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D3E70A" w14:textId="77777777" w:rsidR="00C07B59" w:rsidRDefault="0049147A" w:rsidP="00D947DA">
      <w:pPr>
        <w:pStyle w:val="Fronttitle"/>
      </w:pPr>
      <w:r>
        <w:rPr>
          <w:noProof/>
          <w:lang w:val="en-US" w:eastAsia="zh-CN"/>
        </w:rPr>
        <w:drawing>
          <wp:inline distT="0" distB="0" distL="0" distR="0" wp14:anchorId="0B81E457" wp14:editId="11219EB9">
            <wp:extent cx="4457700" cy="68519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460480" cy="685621"/>
                    </a:xfrm>
                    <a:prstGeom prst="rect">
                      <a:avLst/>
                    </a:prstGeom>
                    <a:noFill/>
                    <a:ln w="9525">
                      <a:noFill/>
                      <a:miter lim="800000"/>
                      <a:headEnd/>
                      <a:tailEnd/>
                    </a:ln>
                  </pic:spPr>
                </pic:pic>
              </a:graphicData>
            </a:graphic>
          </wp:inline>
        </w:drawing>
      </w:r>
    </w:p>
    <w:p w14:paraId="7D53223A" w14:textId="06989DFD" w:rsidR="0049147A" w:rsidRPr="0049147A" w:rsidRDefault="0049147A" w:rsidP="00D01157">
      <w:pPr>
        <w:pStyle w:val="Fronttitle"/>
      </w:pPr>
      <w:r w:rsidRPr="0049147A">
        <w:t>&lt;Title of project placed here&gt;</w:t>
      </w:r>
    </w:p>
    <w:p w14:paraId="795502BA" w14:textId="6133DE4B" w:rsidR="0049147A" w:rsidRPr="0049147A" w:rsidRDefault="008A61FF" w:rsidP="00D01157">
      <w:pPr>
        <w:pStyle w:val="Frontauthor"/>
      </w:pPr>
      <w:r>
        <w:t>T</w:t>
      </w:r>
      <w:r w:rsidRPr="008A61FF">
        <w:rPr>
          <w:rFonts w:hint="eastAsia"/>
        </w:rPr>
        <w:t>iansheng</w:t>
      </w:r>
      <w:r>
        <w:t xml:space="preserve"> Chen</w:t>
      </w:r>
    </w:p>
    <w:p w14:paraId="4D569CEB" w14:textId="77777777" w:rsidR="0049147A" w:rsidRPr="0049147A" w:rsidRDefault="0049147A" w:rsidP="00D01157">
      <w:pPr>
        <w:pStyle w:val="Frontaddressfirstline"/>
      </w:pPr>
      <w:r w:rsidRPr="0049147A">
        <w:t>School of Computing Science</w:t>
      </w:r>
    </w:p>
    <w:p w14:paraId="0ECECD40" w14:textId="77777777" w:rsidR="0049147A" w:rsidRPr="0049147A" w:rsidRDefault="0049147A" w:rsidP="00D01157">
      <w:pPr>
        <w:pStyle w:val="frontaddress"/>
      </w:pPr>
      <w:r w:rsidRPr="0049147A">
        <w:t>Sir Alwyn Williams Building</w:t>
      </w:r>
    </w:p>
    <w:p w14:paraId="2EA4B69D" w14:textId="77777777" w:rsidR="0049147A" w:rsidRPr="0049147A" w:rsidRDefault="0049147A" w:rsidP="00D01157">
      <w:pPr>
        <w:pStyle w:val="frontaddress"/>
      </w:pPr>
      <w:r w:rsidRPr="0049147A">
        <w:t>University of Glasgow</w:t>
      </w:r>
    </w:p>
    <w:p w14:paraId="7FFE7EDF" w14:textId="77777777" w:rsidR="0049147A" w:rsidRPr="0049147A" w:rsidRDefault="0049147A" w:rsidP="00D01157">
      <w:pPr>
        <w:pStyle w:val="frontaddress"/>
      </w:pPr>
      <w:r w:rsidRPr="0049147A">
        <w:t>G12 8RZ</w:t>
      </w:r>
    </w:p>
    <w:p w14:paraId="6156290C" w14:textId="37E10703" w:rsidR="0049147A" w:rsidRPr="0049147A" w:rsidRDefault="00D75477" w:rsidP="00D01157">
      <w:pPr>
        <w:pStyle w:val="Frontaddressfirstline"/>
      </w:pPr>
      <w:r>
        <w:t>A dissertation presented in part fulfillment of the requirements of the Degree of Master of Science at the University of Glasgow</w:t>
      </w:r>
    </w:p>
    <w:p w14:paraId="41718AE6" w14:textId="6FE2859E" w:rsidR="0049147A" w:rsidRDefault="008A61FF" w:rsidP="00D01157">
      <w:pPr>
        <w:pStyle w:val="Frontaddressfirstline"/>
      </w:pPr>
      <w:r>
        <w:t>1 September 2023</w:t>
      </w:r>
    </w:p>
    <w:p w14:paraId="3BEA75B8" w14:textId="77777777" w:rsidR="0049147A" w:rsidRDefault="0049147A" w:rsidP="00D01157"/>
    <w:p w14:paraId="01AE76A6" w14:textId="77777777" w:rsidR="00F33AA4" w:rsidRDefault="00F33AA4" w:rsidP="00D01157"/>
    <w:p w14:paraId="4ED6E26B" w14:textId="77777777" w:rsidR="00D75477" w:rsidRDefault="00D75477" w:rsidP="00D01157"/>
    <w:p w14:paraId="6902B56F" w14:textId="77777777" w:rsidR="00D75477" w:rsidRDefault="00D75477" w:rsidP="00D01157"/>
    <w:p w14:paraId="27F73FA3" w14:textId="77777777" w:rsidR="00D75477" w:rsidRDefault="00D75477" w:rsidP="00D01157"/>
    <w:p w14:paraId="535121A9" w14:textId="77777777" w:rsidR="00D75477" w:rsidRDefault="00D75477" w:rsidP="00D01157"/>
    <w:p w14:paraId="6A853B3D" w14:textId="7FE50CCC" w:rsidR="00D75477" w:rsidRPr="00D75477" w:rsidRDefault="00D75477" w:rsidP="00D75477">
      <w:pPr>
        <w:jc w:val="center"/>
        <w:rPr>
          <w:b/>
        </w:rPr>
      </w:pPr>
      <w:r>
        <w:rPr>
          <w:b/>
        </w:rPr>
        <w:t>Abstract</w:t>
      </w:r>
    </w:p>
    <w:p w14:paraId="143E941D" w14:textId="5B4158AC" w:rsidR="00D75477" w:rsidRDefault="00D75477" w:rsidP="00D01157">
      <w:r>
        <w:t>&lt;Abstract goes here…&gt;</w:t>
      </w:r>
    </w:p>
    <w:p w14:paraId="545851A7" w14:textId="74F392A0" w:rsidR="00D75477" w:rsidRDefault="00D75477">
      <w:pPr>
        <w:spacing w:before="0"/>
        <w:jc w:val="left"/>
      </w:pPr>
      <w:r>
        <w:br w:type="page"/>
      </w:r>
    </w:p>
    <w:p w14:paraId="3F4D03A7" w14:textId="77777777" w:rsidR="00D75477" w:rsidRDefault="00D75477" w:rsidP="00D01157"/>
    <w:p w14:paraId="6A941000" w14:textId="1EF62FEC" w:rsidR="00D75477" w:rsidRDefault="00D75477" w:rsidP="00D75477">
      <w:pPr>
        <w:pStyle w:val="EarlyHeading"/>
      </w:pPr>
      <w:r>
        <w:t>Education Use Consent</w:t>
      </w:r>
    </w:p>
    <w:p w14:paraId="0F0B2939" w14:textId="77777777" w:rsidR="008B6CA7" w:rsidRDefault="00D75477" w:rsidP="00D75477">
      <w:r>
        <w:t xml:space="preserve">I hereby give my permission for this project to be shown to other University of Glasgow students and to be distributed in an electronic form.  </w:t>
      </w:r>
    </w:p>
    <w:p w14:paraId="252D228C" w14:textId="6271A338" w:rsidR="00D75477" w:rsidRDefault="008B6CA7" w:rsidP="00D75477">
      <w:r>
        <w:t>&lt;</w:t>
      </w:r>
      <w:r w:rsidR="00D75477">
        <w:rPr>
          <w:b/>
        </w:rPr>
        <w:t>Please note that you are under no ob</w:t>
      </w:r>
      <w:r>
        <w:rPr>
          <w:b/>
        </w:rPr>
        <w:t>ligation to sign this declaration, but doing so would help future students.&gt;</w:t>
      </w:r>
    </w:p>
    <w:p w14:paraId="3C8F89A4" w14:textId="77777777" w:rsidR="008B6CA7" w:rsidRDefault="008B6CA7" w:rsidP="00D75477"/>
    <w:p w14:paraId="66A5C4DF" w14:textId="77777777" w:rsidR="008B6CA7" w:rsidRDefault="008B6CA7" w:rsidP="00D75477"/>
    <w:p w14:paraId="69A01A70" w14:textId="38406200" w:rsidR="008B6CA7" w:rsidRDefault="008B6CA7" w:rsidP="00D75477">
      <w:r>
        <w:t>Name:</w:t>
      </w:r>
      <w:r>
        <w:tab/>
      </w:r>
      <w:r w:rsidR="009B6928">
        <w:t>Tiansheng Chen</w:t>
      </w:r>
      <w:r>
        <w:tab/>
      </w:r>
      <w:r>
        <w:tab/>
      </w:r>
      <w:r>
        <w:tab/>
      </w:r>
      <w:r>
        <w:tab/>
        <w:t>Signature:</w:t>
      </w:r>
      <w:r w:rsidR="009B6928">
        <w:t xml:space="preserve"> Tiansheng Chen</w:t>
      </w:r>
    </w:p>
    <w:p w14:paraId="2DA27091" w14:textId="4BC52EEF" w:rsidR="008B6CA7" w:rsidRDefault="008B6CA7">
      <w:pPr>
        <w:spacing w:before="0"/>
        <w:jc w:val="left"/>
      </w:pPr>
      <w:r>
        <w:br w:type="page"/>
      </w:r>
    </w:p>
    <w:p w14:paraId="66A672DE" w14:textId="618077C8" w:rsidR="008B6CA7" w:rsidRDefault="008B6CA7" w:rsidP="008B6CA7">
      <w:pPr>
        <w:pStyle w:val="EarlyHeading"/>
      </w:pPr>
      <w:r>
        <w:lastRenderedPageBreak/>
        <w:t>Acknowledgements</w:t>
      </w:r>
    </w:p>
    <w:p w14:paraId="1A91AC02" w14:textId="18801032" w:rsidR="008B6CA7" w:rsidRPr="008B6CA7" w:rsidRDefault="008B6CA7" w:rsidP="008B6CA7">
      <w:r>
        <w:t>&lt;Acknowledgements go here&gt;</w:t>
      </w:r>
    </w:p>
    <w:p w14:paraId="06BC7670" w14:textId="77777777" w:rsidR="00D75477" w:rsidRDefault="00D75477" w:rsidP="00D75477">
      <w:pPr>
        <w:pStyle w:val="EarlyHeading"/>
      </w:pPr>
    </w:p>
    <w:p w14:paraId="07186675" w14:textId="77777777" w:rsidR="00D75477" w:rsidRPr="00D75477" w:rsidRDefault="00D75477" w:rsidP="00D75477">
      <w:pPr>
        <w:pStyle w:val="EarlyHeading"/>
        <w:sectPr w:rsidR="00D75477" w:rsidRPr="00D75477" w:rsidSect="00C07B59">
          <w:footerReference w:type="even" r:id="rId9"/>
          <w:footerReference w:type="default" r:id="rId10"/>
          <w:pgSz w:w="11900" w:h="16840"/>
          <w:pgMar w:top="1440" w:right="1800" w:bottom="1440" w:left="1800" w:header="708" w:footer="708" w:gutter="0"/>
          <w:cols w:space="708"/>
          <w:docGrid w:linePitch="360"/>
        </w:sectPr>
      </w:pPr>
    </w:p>
    <w:p w14:paraId="004FE977" w14:textId="77777777" w:rsidR="00F33AA4" w:rsidRDefault="00F33AA4" w:rsidP="004F65C9">
      <w:pPr>
        <w:pStyle w:val="11"/>
        <w:rPr>
          <w:sz w:val="32"/>
          <w:szCs w:val="32"/>
        </w:rPr>
      </w:pPr>
      <w:r w:rsidRPr="00676817">
        <w:rPr>
          <w:sz w:val="32"/>
          <w:szCs w:val="32"/>
        </w:rPr>
        <w:lastRenderedPageBreak/>
        <w:t>Contents</w:t>
      </w:r>
    </w:p>
    <w:p w14:paraId="10947609" w14:textId="562E73E0" w:rsidR="00611CC0" w:rsidRDefault="00611CC0" w:rsidP="00611CC0">
      <w:r>
        <w:t>&lt;Update the table of contents by right-clicking on it and selecting Update Field… and then select page numbers only.&gt;</w:t>
      </w:r>
    </w:p>
    <w:p w14:paraId="723E2C17" w14:textId="77777777" w:rsidR="00611CC0" w:rsidRPr="00611CC0" w:rsidRDefault="00611CC0" w:rsidP="00611CC0"/>
    <w:p w14:paraId="15F249AC" w14:textId="5DF75120" w:rsidR="004427E2" w:rsidRDefault="00F33AA4">
      <w:pPr>
        <w:pStyle w:val="11"/>
        <w:tabs>
          <w:tab w:val="left" w:pos="1540"/>
        </w:tabs>
        <w:rPr>
          <w:rFonts w:asciiTheme="minorHAnsi" w:hAnsiTheme="minorHAnsi"/>
          <w:b w:val="0"/>
          <w:sz w:val="22"/>
          <w:szCs w:val="22"/>
          <w:lang w:val="en-US" w:eastAsia="zh-CN"/>
        </w:rPr>
      </w:pPr>
      <w:r w:rsidRPr="004F65C9">
        <w:fldChar w:fldCharType="begin"/>
      </w:r>
      <w:r w:rsidR="005956EF">
        <w:instrText xml:space="preserve"> TOC \o "1-7</w:instrText>
      </w:r>
      <w:r w:rsidRPr="004F65C9">
        <w:instrText xml:space="preserve">" </w:instrText>
      </w:r>
      <w:r w:rsidRPr="004F65C9">
        <w:fldChar w:fldCharType="separate"/>
      </w:r>
      <w:r w:rsidR="004427E2">
        <w:t>Chapter 1</w:t>
      </w:r>
      <w:r w:rsidR="004427E2">
        <w:rPr>
          <w:rFonts w:asciiTheme="minorHAnsi" w:hAnsiTheme="minorHAnsi"/>
          <w:b w:val="0"/>
          <w:sz w:val="22"/>
          <w:szCs w:val="22"/>
          <w:lang w:val="en-US" w:eastAsia="zh-CN"/>
        </w:rPr>
        <w:tab/>
      </w:r>
      <w:r w:rsidR="004427E2">
        <w:t>Introduction &lt;This is Heading 1&gt;</w:t>
      </w:r>
      <w:r w:rsidR="004427E2">
        <w:tab/>
      </w:r>
      <w:r w:rsidR="004427E2">
        <w:fldChar w:fldCharType="begin"/>
      </w:r>
      <w:r w:rsidR="004427E2">
        <w:instrText xml:space="preserve"> PAGEREF _Toc144060604 \h </w:instrText>
      </w:r>
      <w:r w:rsidR="004427E2">
        <w:fldChar w:fldCharType="separate"/>
      </w:r>
      <w:r w:rsidR="004427E2">
        <w:t>1</w:t>
      </w:r>
      <w:r w:rsidR="004427E2">
        <w:fldChar w:fldCharType="end"/>
      </w:r>
    </w:p>
    <w:p w14:paraId="0B01075B" w14:textId="635C31D8" w:rsidR="004427E2" w:rsidRDefault="004427E2">
      <w:pPr>
        <w:pStyle w:val="21"/>
        <w:rPr>
          <w:b w:val="0"/>
          <w:noProof/>
          <w:lang w:val="en-US" w:eastAsia="zh-CN"/>
        </w:rPr>
      </w:pPr>
      <w:r>
        <w:rPr>
          <w:noProof/>
        </w:rPr>
        <w:t>1.1</w:t>
      </w:r>
      <w:r>
        <w:rPr>
          <w:b w:val="0"/>
          <w:noProof/>
          <w:lang w:val="en-US" w:eastAsia="zh-CN"/>
        </w:rPr>
        <w:tab/>
      </w:r>
      <w:r>
        <w:rPr>
          <w:noProof/>
        </w:rPr>
        <w:t>Aims and Objectives</w:t>
      </w:r>
      <w:r>
        <w:rPr>
          <w:noProof/>
        </w:rPr>
        <w:tab/>
      </w:r>
      <w:r>
        <w:rPr>
          <w:noProof/>
        </w:rPr>
        <w:fldChar w:fldCharType="begin"/>
      </w:r>
      <w:r>
        <w:rPr>
          <w:noProof/>
        </w:rPr>
        <w:instrText xml:space="preserve"> PAGEREF _Toc144060605 \h </w:instrText>
      </w:r>
      <w:r>
        <w:rPr>
          <w:noProof/>
        </w:rPr>
      </w:r>
      <w:r>
        <w:rPr>
          <w:noProof/>
        </w:rPr>
        <w:fldChar w:fldCharType="separate"/>
      </w:r>
      <w:r>
        <w:rPr>
          <w:noProof/>
        </w:rPr>
        <w:t>1</w:t>
      </w:r>
      <w:r>
        <w:rPr>
          <w:noProof/>
        </w:rPr>
        <w:fldChar w:fldCharType="end"/>
      </w:r>
    </w:p>
    <w:p w14:paraId="4183E68E" w14:textId="1410F966" w:rsidR="004427E2" w:rsidRDefault="004427E2">
      <w:pPr>
        <w:pStyle w:val="21"/>
        <w:rPr>
          <w:b w:val="0"/>
          <w:noProof/>
          <w:lang w:val="en-US" w:eastAsia="zh-CN"/>
        </w:rPr>
      </w:pPr>
      <w:r>
        <w:rPr>
          <w:noProof/>
        </w:rPr>
        <w:t>1.2</w:t>
      </w:r>
      <w:r>
        <w:rPr>
          <w:b w:val="0"/>
          <w:noProof/>
          <w:lang w:val="en-US" w:eastAsia="zh-CN"/>
        </w:rPr>
        <w:tab/>
      </w:r>
      <w:r>
        <w:rPr>
          <w:noProof/>
        </w:rPr>
        <w:t>Report Structure</w:t>
      </w:r>
      <w:r>
        <w:rPr>
          <w:noProof/>
        </w:rPr>
        <w:tab/>
      </w:r>
      <w:r>
        <w:rPr>
          <w:noProof/>
        </w:rPr>
        <w:fldChar w:fldCharType="begin"/>
      </w:r>
      <w:r>
        <w:rPr>
          <w:noProof/>
        </w:rPr>
        <w:instrText xml:space="preserve"> PAGEREF _Toc144060606 \h </w:instrText>
      </w:r>
      <w:r>
        <w:rPr>
          <w:noProof/>
        </w:rPr>
      </w:r>
      <w:r>
        <w:rPr>
          <w:noProof/>
        </w:rPr>
        <w:fldChar w:fldCharType="separate"/>
      </w:r>
      <w:r>
        <w:rPr>
          <w:noProof/>
        </w:rPr>
        <w:t>1</w:t>
      </w:r>
      <w:r>
        <w:rPr>
          <w:noProof/>
        </w:rPr>
        <w:fldChar w:fldCharType="end"/>
      </w:r>
    </w:p>
    <w:p w14:paraId="7C30ADC6" w14:textId="6EF81406" w:rsidR="004427E2" w:rsidRDefault="004427E2">
      <w:pPr>
        <w:pStyle w:val="11"/>
        <w:tabs>
          <w:tab w:val="left" w:pos="1540"/>
        </w:tabs>
        <w:rPr>
          <w:rFonts w:asciiTheme="minorHAnsi" w:hAnsiTheme="minorHAnsi"/>
          <w:b w:val="0"/>
          <w:sz w:val="22"/>
          <w:szCs w:val="22"/>
          <w:lang w:val="en-US" w:eastAsia="zh-CN"/>
        </w:rPr>
      </w:pPr>
      <w:r>
        <w:t>Chapter 2</w:t>
      </w:r>
      <w:r>
        <w:rPr>
          <w:rFonts w:asciiTheme="minorHAnsi" w:hAnsiTheme="minorHAnsi"/>
          <w:b w:val="0"/>
          <w:sz w:val="22"/>
          <w:szCs w:val="22"/>
          <w:lang w:val="en-US" w:eastAsia="zh-CN"/>
        </w:rPr>
        <w:tab/>
      </w:r>
      <w:r>
        <w:t>Analysis and Requirements</w:t>
      </w:r>
      <w:r>
        <w:tab/>
      </w:r>
      <w:r>
        <w:fldChar w:fldCharType="begin"/>
      </w:r>
      <w:r>
        <w:instrText xml:space="preserve"> PAGEREF _Toc144060607 \h </w:instrText>
      </w:r>
      <w:r>
        <w:fldChar w:fldCharType="separate"/>
      </w:r>
      <w:r>
        <w:t>2</w:t>
      </w:r>
      <w:r>
        <w:fldChar w:fldCharType="end"/>
      </w:r>
    </w:p>
    <w:p w14:paraId="72877D1D" w14:textId="6395C1A4" w:rsidR="004427E2" w:rsidRDefault="004427E2">
      <w:pPr>
        <w:pStyle w:val="21"/>
        <w:rPr>
          <w:b w:val="0"/>
          <w:noProof/>
          <w:lang w:val="en-US" w:eastAsia="zh-CN"/>
        </w:rPr>
      </w:pPr>
      <w:r>
        <w:rPr>
          <w:noProof/>
        </w:rPr>
        <w:t>2.1</w:t>
      </w:r>
      <w:r>
        <w:rPr>
          <w:b w:val="0"/>
          <w:noProof/>
          <w:lang w:val="en-US" w:eastAsia="zh-CN"/>
        </w:rPr>
        <w:tab/>
      </w:r>
      <w:r>
        <w:rPr>
          <w:noProof/>
        </w:rPr>
        <w:t>Background and Literature Review</w:t>
      </w:r>
      <w:r>
        <w:rPr>
          <w:noProof/>
        </w:rPr>
        <w:tab/>
      </w:r>
      <w:r>
        <w:rPr>
          <w:noProof/>
        </w:rPr>
        <w:fldChar w:fldCharType="begin"/>
      </w:r>
      <w:r>
        <w:rPr>
          <w:noProof/>
        </w:rPr>
        <w:instrText xml:space="preserve"> PAGEREF _Toc144060608 \h </w:instrText>
      </w:r>
      <w:r>
        <w:rPr>
          <w:noProof/>
        </w:rPr>
      </w:r>
      <w:r>
        <w:rPr>
          <w:noProof/>
        </w:rPr>
        <w:fldChar w:fldCharType="separate"/>
      </w:r>
      <w:r>
        <w:rPr>
          <w:noProof/>
        </w:rPr>
        <w:t>2</w:t>
      </w:r>
      <w:r>
        <w:rPr>
          <w:noProof/>
        </w:rPr>
        <w:fldChar w:fldCharType="end"/>
      </w:r>
    </w:p>
    <w:p w14:paraId="52D7A8DC" w14:textId="48638FFC" w:rsidR="004427E2" w:rsidRDefault="004427E2">
      <w:pPr>
        <w:pStyle w:val="21"/>
        <w:rPr>
          <w:b w:val="0"/>
          <w:noProof/>
          <w:lang w:val="en-US" w:eastAsia="zh-CN"/>
        </w:rPr>
      </w:pPr>
      <w:r>
        <w:rPr>
          <w:noProof/>
        </w:rPr>
        <w:t>2.2</w:t>
      </w:r>
      <w:r>
        <w:rPr>
          <w:b w:val="0"/>
          <w:noProof/>
          <w:lang w:val="en-US" w:eastAsia="zh-CN"/>
        </w:rPr>
        <w:tab/>
      </w:r>
      <w:r>
        <w:rPr>
          <w:noProof/>
        </w:rPr>
        <w:t>Requirements Gathering</w:t>
      </w:r>
      <w:r>
        <w:rPr>
          <w:noProof/>
        </w:rPr>
        <w:tab/>
      </w:r>
      <w:r>
        <w:rPr>
          <w:noProof/>
        </w:rPr>
        <w:fldChar w:fldCharType="begin"/>
      </w:r>
      <w:r>
        <w:rPr>
          <w:noProof/>
        </w:rPr>
        <w:instrText xml:space="preserve"> PAGEREF _Toc144060609 \h </w:instrText>
      </w:r>
      <w:r>
        <w:rPr>
          <w:noProof/>
        </w:rPr>
      </w:r>
      <w:r>
        <w:rPr>
          <w:noProof/>
        </w:rPr>
        <w:fldChar w:fldCharType="separate"/>
      </w:r>
      <w:r>
        <w:rPr>
          <w:noProof/>
        </w:rPr>
        <w:t>3</w:t>
      </w:r>
      <w:r>
        <w:rPr>
          <w:noProof/>
        </w:rPr>
        <w:fldChar w:fldCharType="end"/>
      </w:r>
    </w:p>
    <w:p w14:paraId="3675EC58" w14:textId="3489C772" w:rsidR="004427E2" w:rsidRDefault="004427E2">
      <w:pPr>
        <w:pStyle w:val="31"/>
        <w:tabs>
          <w:tab w:val="left" w:pos="1320"/>
          <w:tab w:val="right" w:leader="dot" w:pos="8290"/>
        </w:tabs>
        <w:rPr>
          <w:noProof/>
          <w:lang w:val="en-US" w:eastAsia="zh-CN"/>
        </w:rPr>
      </w:pPr>
      <w:r>
        <w:rPr>
          <w:noProof/>
        </w:rPr>
        <w:t>2.2.1</w:t>
      </w:r>
      <w:r>
        <w:rPr>
          <w:noProof/>
          <w:lang w:val="en-US" w:eastAsia="zh-CN"/>
        </w:rPr>
        <w:tab/>
      </w:r>
      <w:r>
        <w:rPr>
          <w:noProof/>
        </w:rPr>
        <w:t>Analysis of Existing Applications</w:t>
      </w:r>
      <w:r>
        <w:rPr>
          <w:noProof/>
        </w:rPr>
        <w:tab/>
      </w:r>
      <w:r>
        <w:rPr>
          <w:noProof/>
        </w:rPr>
        <w:fldChar w:fldCharType="begin"/>
      </w:r>
      <w:r>
        <w:rPr>
          <w:noProof/>
        </w:rPr>
        <w:instrText xml:space="preserve"> PAGEREF _Toc144060610 \h </w:instrText>
      </w:r>
      <w:r>
        <w:rPr>
          <w:noProof/>
        </w:rPr>
      </w:r>
      <w:r>
        <w:rPr>
          <w:noProof/>
        </w:rPr>
        <w:fldChar w:fldCharType="separate"/>
      </w:r>
      <w:r>
        <w:rPr>
          <w:noProof/>
        </w:rPr>
        <w:t>3</w:t>
      </w:r>
      <w:r>
        <w:rPr>
          <w:noProof/>
        </w:rPr>
        <w:fldChar w:fldCharType="end"/>
      </w:r>
    </w:p>
    <w:p w14:paraId="64F8BF70" w14:textId="200BCF14" w:rsidR="004427E2" w:rsidRDefault="004427E2">
      <w:pPr>
        <w:pStyle w:val="31"/>
        <w:tabs>
          <w:tab w:val="left" w:pos="1320"/>
          <w:tab w:val="right" w:leader="dot" w:pos="8290"/>
        </w:tabs>
        <w:rPr>
          <w:noProof/>
          <w:lang w:val="en-US" w:eastAsia="zh-CN"/>
        </w:rPr>
      </w:pPr>
      <w:r>
        <w:rPr>
          <w:noProof/>
        </w:rPr>
        <w:t>2.2.2</w:t>
      </w:r>
      <w:r>
        <w:rPr>
          <w:noProof/>
          <w:lang w:val="en-US" w:eastAsia="zh-CN"/>
        </w:rPr>
        <w:tab/>
      </w:r>
      <w:r>
        <w:rPr>
          <w:noProof/>
        </w:rPr>
        <w:t>Interviews</w:t>
      </w:r>
      <w:r>
        <w:rPr>
          <w:noProof/>
        </w:rPr>
        <w:tab/>
      </w:r>
      <w:r>
        <w:rPr>
          <w:noProof/>
        </w:rPr>
        <w:fldChar w:fldCharType="begin"/>
      </w:r>
      <w:r>
        <w:rPr>
          <w:noProof/>
        </w:rPr>
        <w:instrText xml:space="preserve"> PAGEREF _Toc144060611 \h </w:instrText>
      </w:r>
      <w:r>
        <w:rPr>
          <w:noProof/>
        </w:rPr>
      </w:r>
      <w:r>
        <w:rPr>
          <w:noProof/>
        </w:rPr>
        <w:fldChar w:fldCharType="separate"/>
      </w:r>
      <w:r>
        <w:rPr>
          <w:noProof/>
        </w:rPr>
        <w:t>5</w:t>
      </w:r>
      <w:r>
        <w:rPr>
          <w:noProof/>
        </w:rPr>
        <w:fldChar w:fldCharType="end"/>
      </w:r>
    </w:p>
    <w:p w14:paraId="35D512DD" w14:textId="3BF250E2" w:rsidR="004427E2" w:rsidRDefault="004427E2">
      <w:pPr>
        <w:pStyle w:val="21"/>
        <w:rPr>
          <w:b w:val="0"/>
          <w:noProof/>
          <w:lang w:val="en-US" w:eastAsia="zh-CN"/>
        </w:rPr>
      </w:pPr>
      <w:r>
        <w:rPr>
          <w:noProof/>
        </w:rPr>
        <w:t>2.3</w:t>
      </w:r>
      <w:r>
        <w:rPr>
          <w:b w:val="0"/>
          <w:noProof/>
          <w:lang w:val="en-US" w:eastAsia="zh-CN"/>
        </w:rPr>
        <w:tab/>
      </w:r>
      <w:r>
        <w:rPr>
          <w:noProof/>
        </w:rPr>
        <w:t>Application Requirements</w:t>
      </w:r>
      <w:r>
        <w:rPr>
          <w:noProof/>
        </w:rPr>
        <w:tab/>
      </w:r>
      <w:r>
        <w:rPr>
          <w:noProof/>
        </w:rPr>
        <w:fldChar w:fldCharType="begin"/>
      </w:r>
      <w:r>
        <w:rPr>
          <w:noProof/>
        </w:rPr>
        <w:instrText xml:space="preserve"> PAGEREF _Toc144060612 \h </w:instrText>
      </w:r>
      <w:r>
        <w:rPr>
          <w:noProof/>
        </w:rPr>
      </w:r>
      <w:r>
        <w:rPr>
          <w:noProof/>
        </w:rPr>
        <w:fldChar w:fldCharType="separate"/>
      </w:r>
      <w:r>
        <w:rPr>
          <w:noProof/>
        </w:rPr>
        <w:t>6</w:t>
      </w:r>
      <w:r>
        <w:rPr>
          <w:noProof/>
        </w:rPr>
        <w:fldChar w:fldCharType="end"/>
      </w:r>
    </w:p>
    <w:p w14:paraId="4A4186B2" w14:textId="19140C35" w:rsidR="004427E2" w:rsidRDefault="004427E2">
      <w:pPr>
        <w:pStyle w:val="31"/>
        <w:tabs>
          <w:tab w:val="left" w:pos="1320"/>
          <w:tab w:val="right" w:leader="dot" w:pos="8290"/>
        </w:tabs>
        <w:rPr>
          <w:noProof/>
          <w:lang w:val="en-US" w:eastAsia="zh-CN"/>
        </w:rPr>
      </w:pPr>
      <w:r>
        <w:rPr>
          <w:noProof/>
        </w:rPr>
        <w:t>2.3.1</w:t>
      </w:r>
      <w:r>
        <w:rPr>
          <w:noProof/>
          <w:lang w:val="en-US" w:eastAsia="zh-CN"/>
        </w:rPr>
        <w:tab/>
      </w:r>
      <w:r>
        <w:rPr>
          <w:noProof/>
        </w:rPr>
        <w:t>Functional Requirements</w:t>
      </w:r>
      <w:r>
        <w:rPr>
          <w:noProof/>
        </w:rPr>
        <w:tab/>
      </w:r>
      <w:r>
        <w:rPr>
          <w:noProof/>
        </w:rPr>
        <w:fldChar w:fldCharType="begin"/>
      </w:r>
      <w:r>
        <w:rPr>
          <w:noProof/>
        </w:rPr>
        <w:instrText xml:space="preserve"> PAGEREF _Toc144060613 \h </w:instrText>
      </w:r>
      <w:r>
        <w:rPr>
          <w:noProof/>
        </w:rPr>
      </w:r>
      <w:r>
        <w:rPr>
          <w:noProof/>
        </w:rPr>
        <w:fldChar w:fldCharType="separate"/>
      </w:r>
      <w:r>
        <w:rPr>
          <w:noProof/>
        </w:rPr>
        <w:t>6</w:t>
      </w:r>
      <w:r>
        <w:rPr>
          <w:noProof/>
        </w:rPr>
        <w:fldChar w:fldCharType="end"/>
      </w:r>
    </w:p>
    <w:p w14:paraId="4ED92F68" w14:textId="10C2C837" w:rsidR="004427E2" w:rsidRDefault="004427E2">
      <w:pPr>
        <w:pStyle w:val="31"/>
        <w:tabs>
          <w:tab w:val="left" w:pos="1320"/>
          <w:tab w:val="right" w:leader="dot" w:pos="8290"/>
        </w:tabs>
        <w:rPr>
          <w:noProof/>
          <w:lang w:val="en-US" w:eastAsia="zh-CN"/>
        </w:rPr>
      </w:pPr>
      <w:r>
        <w:rPr>
          <w:noProof/>
        </w:rPr>
        <w:t>2.3.2</w:t>
      </w:r>
      <w:r>
        <w:rPr>
          <w:noProof/>
          <w:lang w:val="en-US" w:eastAsia="zh-CN"/>
        </w:rPr>
        <w:tab/>
      </w:r>
      <w:r>
        <w:rPr>
          <w:noProof/>
        </w:rPr>
        <w:t>Non-Functional Requirements</w:t>
      </w:r>
      <w:r>
        <w:rPr>
          <w:noProof/>
        </w:rPr>
        <w:tab/>
      </w:r>
      <w:r>
        <w:rPr>
          <w:noProof/>
        </w:rPr>
        <w:fldChar w:fldCharType="begin"/>
      </w:r>
      <w:r>
        <w:rPr>
          <w:noProof/>
        </w:rPr>
        <w:instrText xml:space="preserve"> PAGEREF _Toc144060614 \h </w:instrText>
      </w:r>
      <w:r>
        <w:rPr>
          <w:noProof/>
        </w:rPr>
      </w:r>
      <w:r>
        <w:rPr>
          <w:noProof/>
        </w:rPr>
        <w:fldChar w:fldCharType="separate"/>
      </w:r>
      <w:r>
        <w:rPr>
          <w:noProof/>
        </w:rPr>
        <w:t>7</w:t>
      </w:r>
      <w:r>
        <w:rPr>
          <w:noProof/>
        </w:rPr>
        <w:fldChar w:fldCharType="end"/>
      </w:r>
    </w:p>
    <w:p w14:paraId="7CFC9353" w14:textId="7E235F14" w:rsidR="004427E2" w:rsidRDefault="004427E2">
      <w:pPr>
        <w:pStyle w:val="11"/>
        <w:tabs>
          <w:tab w:val="left" w:pos="1540"/>
        </w:tabs>
        <w:rPr>
          <w:rFonts w:asciiTheme="minorHAnsi" w:hAnsiTheme="minorHAnsi"/>
          <w:b w:val="0"/>
          <w:sz w:val="22"/>
          <w:szCs w:val="22"/>
          <w:lang w:val="en-US" w:eastAsia="zh-CN"/>
        </w:rPr>
      </w:pPr>
      <w:r>
        <w:t>Chapter 3</w:t>
      </w:r>
      <w:r>
        <w:rPr>
          <w:rFonts w:asciiTheme="minorHAnsi" w:hAnsiTheme="minorHAnsi"/>
          <w:b w:val="0"/>
          <w:sz w:val="22"/>
          <w:szCs w:val="22"/>
          <w:lang w:val="en-US" w:eastAsia="zh-CN"/>
        </w:rPr>
        <w:tab/>
      </w:r>
      <w:r>
        <w:t>Design and Implementation</w:t>
      </w:r>
      <w:r>
        <w:tab/>
      </w:r>
      <w:r>
        <w:fldChar w:fldCharType="begin"/>
      </w:r>
      <w:r>
        <w:instrText xml:space="preserve"> PAGEREF _Toc144060615 \h </w:instrText>
      </w:r>
      <w:r>
        <w:fldChar w:fldCharType="separate"/>
      </w:r>
      <w:r>
        <w:t>9</w:t>
      </w:r>
      <w:r>
        <w:fldChar w:fldCharType="end"/>
      </w:r>
    </w:p>
    <w:p w14:paraId="00ACE299" w14:textId="3D18FD84" w:rsidR="004427E2" w:rsidRDefault="004427E2">
      <w:pPr>
        <w:pStyle w:val="21"/>
        <w:rPr>
          <w:b w:val="0"/>
          <w:noProof/>
          <w:lang w:val="en-US" w:eastAsia="zh-CN"/>
        </w:rPr>
      </w:pPr>
      <w:r>
        <w:rPr>
          <w:noProof/>
        </w:rPr>
        <w:t>3.1</w:t>
      </w:r>
      <w:r>
        <w:rPr>
          <w:b w:val="0"/>
          <w:noProof/>
          <w:lang w:val="en-US" w:eastAsia="zh-CN"/>
        </w:rPr>
        <w:tab/>
      </w:r>
      <w:r>
        <w:rPr>
          <w:noProof/>
        </w:rPr>
        <w:t>System Architecture</w:t>
      </w:r>
      <w:r>
        <w:rPr>
          <w:noProof/>
        </w:rPr>
        <w:tab/>
      </w:r>
      <w:r>
        <w:rPr>
          <w:noProof/>
        </w:rPr>
        <w:fldChar w:fldCharType="begin"/>
      </w:r>
      <w:r>
        <w:rPr>
          <w:noProof/>
        </w:rPr>
        <w:instrText xml:space="preserve"> PAGEREF _Toc144060616 \h </w:instrText>
      </w:r>
      <w:r>
        <w:rPr>
          <w:noProof/>
        </w:rPr>
      </w:r>
      <w:r>
        <w:rPr>
          <w:noProof/>
        </w:rPr>
        <w:fldChar w:fldCharType="separate"/>
      </w:r>
      <w:r>
        <w:rPr>
          <w:noProof/>
        </w:rPr>
        <w:t>9</w:t>
      </w:r>
      <w:r>
        <w:rPr>
          <w:noProof/>
        </w:rPr>
        <w:fldChar w:fldCharType="end"/>
      </w:r>
    </w:p>
    <w:p w14:paraId="037DBC69" w14:textId="63228398" w:rsidR="004427E2" w:rsidRDefault="004427E2">
      <w:pPr>
        <w:pStyle w:val="21"/>
        <w:rPr>
          <w:b w:val="0"/>
          <w:noProof/>
          <w:lang w:val="en-US" w:eastAsia="zh-CN"/>
        </w:rPr>
      </w:pPr>
      <w:r>
        <w:rPr>
          <w:noProof/>
        </w:rPr>
        <w:t>3.2</w:t>
      </w:r>
      <w:r>
        <w:rPr>
          <w:b w:val="0"/>
          <w:noProof/>
          <w:lang w:val="en-US" w:eastAsia="zh-CN"/>
        </w:rPr>
        <w:tab/>
      </w:r>
      <w:r>
        <w:rPr>
          <w:noProof/>
        </w:rPr>
        <w:t>User Interface</w:t>
      </w:r>
      <w:r>
        <w:rPr>
          <w:noProof/>
        </w:rPr>
        <w:tab/>
      </w:r>
      <w:r>
        <w:rPr>
          <w:noProof/>
        </w:rPr>
        <w:fldChar w:fldCharType="begin"/>
      </w:r>
      <w:r>
        <w:rPr>
          <w:noProof/>
        </w:rPr>
        <w:instrText xml:space="preserve"> PAGEREF _Toc144060617 \h </w:instrText>
      </w:r>
      <w:r>
        <w:rPr>
          <w:noProof/>
        </w:rPr>
      </w:r>
      <w:r>
        <w:rPr>
          <w:noProof/>
        </w:rPr>
        <w:fldChar w:fldCharType="separate"/>
      </w:r>
      <w:r>
        <w:rPr>
          <w:noProof/>
        </w:rPr>
        <w:t>11</w:t>
      </w:r>
      <w:r>
        <w:rPr>
          <w:noProof/>
        </w:rPr>
        <w:fldChar w:fldCharType="end"/>
      </w:r>
    </w:p>
    <w:p w14:paraId="09B1BDCC" w14:textId="1B6072C1" w:rsidR="004427E2" w:rsidRDefault="004427E2">
      <w:pPr>
        <w:pStyle w:val="31"/>
        <w:tabs>
          <w:tab w:val="left" w:pos="1320"/>
          <w:tab w:val="right" w:leader="dot" w:pos="8290"/>
        </w:tabs>
        <w:rPr>
          <w:noProof/>
          <w:lang w:val="en-US" w:eastAsia="zh-CN"/>
        </w:rPr>
      </w:pPr>
      <w:r>
        <w:rPr>
          <w:noProof/>
        </w:rPr>
        <w:t>3.2.1</w:t>
      </w:r>
      <w:r>
        <w:rPr>
          <w:noProof/>
          <w:lang w:val="en-US" w:eastAsia="zh-CN"/>
        </w:rPr>
        <w:tab/>
      </w:r>
      <w:r>
        <w:rPr>
          <w:noProof/>
        </w:rPr>
        <w:t>Colour, Font and Style</w:t>
      </w:r>
      <w:r>
        <w:rPr>
          <w:noProof/>
        </w:rPr>
        <w:tab/>
      </w:r>
      <w:r>
        <w:rPr>
          <w:noProof/>
        </w:rPr>
        <w:fldChar w:fldCharType="begin"/>
      </w:r>
      <w:r>
        <w:rPr>
          <w:noProof/>
        </w:rPr>
        <w:instrText xml:space="preserve"> PAGEREF _Toc144060618 \h </w:instrText>
      </w:r>
      <w:r>
        <w:rPr>
          <w:noProof/>
        </w:rPr>
      </w:r>
      <w:r>
        <w:rPr>
          <w:noProof/>
        </w:rPr>
        <w:fldChar w:fldCharType="separate"/>
      </w:r>
      <w:r>
        <w:rPr>
          <w:noProof/>
        </w:rPr>
        <w:t>11</w:t>
      </w:r>
      <w:r>
        <w:rPr>
          <w:noProof/>
        </w:rPr>
        <w:fldChar w:fldCharType="end"/>
      </w:r>
    </w:p>
    <w:p w14:paraId="02CAFC2F" w14:textId="15C2B5DB" w:rsidR="004427E2" w:rsidRDefault="004427E2">
      <w:pPr>
        <w:pStyle w:val="31"/>
        <w:tabs>
          <w:tab w:val="left" w:pos="1320"/>
          <w:tab w:val="right" w:leader="dot" w:pos="8290"/>
        </w:tabs>
        <w:rPr>
          <w:noProof/>
          <w:lang w:val="en-US" w:eastAsia="zh-CN"/>
        </w:rPr>
      </w:pPr>
      <w:r>
        <w:rPr>
          <w:noProof/>
        </w:rPr>
        <w:t>3.2.2</w:t>
      </w:r>
      <w:r>
        <w:rPr>
          <w:noProof/>
          <w:lang w:val="en-US" w:eastAsia="zh-CN"/>
        </w:rPr>
        <w:tab/>
      </w:r>
      <w:r>
        <w:rPr>
          <w:noProof/>
        </w:rPr>
        <w:t>Components and Pages</w:t>
      </w:r>
      <w:r>
        <w:rPr>
          <w:noProof/>
        </w:rPr>
        <w:tab/>
      </w:r>
      <w:r>
        <w:rPr>
          <w:noProof/>
        </w:rPr>
        <w:fldChar w:fldCharType="begin"/>
      </w:r>
      <w:r>
        <w:rPr>
          <w:noProof/>
        </w:rPr>
        <w:instrText xml:space="preserve"> PAGEREF _Toc144060619 \h </w:instrText>
      </w:r>
      <w:r>
        <w:rPr>
          <w:noProof/>
        </w:rPr>
      </w:r>
      <w:r>
        <w:rPr>
          <w:noProof/>
        </w:rPr>
        <w:fldChar w:fldCharType="separate"/>
      </w:r>
      <w:r>
        <w:rPr>
          <w:noProof/>
        </w:rPr>
        <w:t>11</w:t>
      </w:r>
      <w:r>
        <w:rPr>
          <w:noProof/>
        </w:rPr>
        <w:fldChar w:fldCharType="end"/>
      </w:r>
    </w:p>
    <w:p w14:paraId="40394CB4" w14:textId="60029A00" w:rsidR="004427E2" w:rsidRDefault="004427E2">
      <w:pPr>
        <w:pStyle w:val="21"/>
        <w:rPr>
          <w:b w:val="0"/>
          <w:noProof/>
          <w:lang w:val="en-US" w:eastAsia="zh-CN"/>
        </w:rPr>
      </w:pPr>
      <w:r w:rsidRPr="005B740B">
        <w:rPr>
          <w:noProof/>
          <w:lang w:val="en-US"/>
        </w:rPr>
        <w:t>3.3</w:t>
      </w:r>
      <w:r>
        <w:rPr>
          <w:b w:val="0"/>
          <w:noProof/>
          <w:lang w:val="en-US" w:eastAsia="zh-CN"/>
        </w:rPr>
        <w:tab/>
      </w:r>
      <w:r w:rsidRPr="005B740B">
        <w:rPr>
          <w:noProof/>
          <w:lang w:val="en-US"/>
        </w:rPr>
        <w:t>Database Design</w:t>
      </w:r>
      <w:r>
        <w:rPr>
          <w:noProof/>
        </w:rPr>
        <w:tab/>
      </w:r>
      <w:r>
        <w:rPr>
          <w:noProof/>
        </w:rPr>
        <w:fldChar w:fldCharType="begin"/>
      </w:r>
      <w:r>
        <w:rPr>
          <w:noProof/>
        </w:rPr>
        <w:instrText xml:space="preserve"> PAGEREF _Toc144060620 \h </w:instrText>
      </w:r>
      <w:r>
        <w:rPr>
          <w:noProof/>
        </w:rPr>
      </w:r>
      <w:r>
        <w:rPr>
          <w:noProof/>
        </w:rPr>
        <w:fldChar w:fldCharType="separate"/>
      </w:r>
      <w:r>
        <w:rPr>
          <w:noProof/>
        </w:rPr>
        <w:t>15</w:t>
      </w:r>
      <w:r>
        <w:rPr>
          <w:noProof/>
        </w:rPr>
        <w:fldChar w:fldCharType="end"/>
      </w:r>
    </w:p>
    <w:p w14:paraId="7140792D" w14:textId="1A3515F5" w:rsidR="004427E2" w:rsidRDefault="004427E2">
      <w:pPr>
        <w:pStyle w:val="21"/>
        <w:rPr>
          <w:b w:val="0"/>
          <w:noProof/>
          <w:lang w:val="en-US" w:eastAsia="zh-CN"/>
        </w:rPr>
      </w:pPr>
      <w:r>
        <w:rPr>
          <w:noProof/>
        </w:rPr>
        <w:t>3.4</w:t>
      </w:r>
      <w:r>
        <w:rPr>
          <w:b w:val="0"/>
          <w:noProof/>
          <w:lang w:val="en-US" w:eastAsia="zh-CN"/>
        </w:rPr>
        <w:tab/>
      </w:r>
      <w:r>
        <w:rPr>
          <w:noProof/>
        </w:rPr>
        <w:t>Function Implementation</w:t>
      </w:r>
      <w:r>
        <w:rPr>
          <w:noProof/>
        </w:rPr>
        <w:tab/>
      </w:r>
      <w:r>
        <w:rPr>
          <w:noProof/>
        </w:rPr>
        <w:fldChar w:fldCharType="begin"/>
      </w:r>
      <w:r>
        <w:rPr>
          <w:noProof/>
        </w:rPr>
        <w:instrText xml:space="preserve"> PAGEREF _Toc144060621 \h </w:instrText>
      </w:r>
      <w:r>
        <w:rPr>
          <w:noProof/>
        </w:rPr>
      </w:r>
      <w:r>
        <w:rPr>
          <w:noProof/>
        </w:rPr>
        <w:fldChar w:fldCharType="separate"/>
      </w:r>
      <w:r>
        <w:rPr>
          <w:noProof/>
        </w:rPr>
        <w:t>16</w:t>
      </w:r>
      <w:r>
        <w:rPr>
          <w:noProof/>
        </w:rPr>
        <w:fldChar w:fldCharType="end"/>
      </w:r>
    </w:p>
    <w:p w14:paraId="5175A9F5" w14:textId="5D6D45BF" w:rsidR="004427E2" w:rsidRDefault="004427E2">
      <w:pPr>
        <w:pStyle w:val="31"/>
        <w:tabs>
          <w:tab w:val="left" w:pos="1320"/>
          <w:tab w:val="right" w:leader="dot" w:pos="8290"/>
        </w:tabs>
        <w:rPr>
          <w:noProof/>
          <w:lang w:val="en-US" w:eastAsia="zh-CN"/>
        </w:rPr>
      </w:pPr>
      <w:r>
        <w:rPr>
          <w:noProof/>
        </w:rPr>
        <w:t>3.4.1</w:t>
      </w:r>
      <w:r>
        <w:rPr>
          <w:noProof/>
          <w:lang w:val="en-US" w:eastAsia="zh-CN"/>
        </w:rPr>
        <w:tab/>
      </w:r>
      <w:r>
        <w:rPr>
          <w:noProof/>
        </w:rPr>
        <w:t>Structured Learning Courses</w:t>
      </w:r>
      <w:r>
        <w:rPr>
          <w:noProof/>
        </w:rPr>
        <w:tab/>
      </w:r>
      <w:r>
        <w:rPr>
          <w:noProof/>
        </w:rPr>
        <w:fldChar w:fldCharType="begin"/>
      </w:r>
      <w:r>
        <w:rPr>
          <w:noProof/>
        </w:rPr>
        <w:instrText xml:space="preserve"> PAGEREF _Toc144060622 \h </w:instrText>
      </w:r>
      <w:r>
        <w:rPr>
          <w:noProof/>
        </w:rPr>
      </w:r>
      <w:r>
        <w:rPr>
          <w:noProof/>
        </w:rPr>
        <w:fldChar w:fldCharType="separate"/>
      </w:r>
      <w:r>
        <w:rPr>
          <w:noProof/>
        </w:rPr>
        <w:t>16</w:t>
      </w:r>
      <w:r>
        <w:rPr>
          <w:noProof/>
        </w:rPr>
        <w:fldChar w:fldCharType="end"/>
      </w:r>
    </w:p>
    <w:p w14:paraId="2A060A86" w14:textId="2735720B" w:rsidR="004427E2" w:rsidRDefault="004427E2">
      <w:pPr>
        <w:pStyle w:val="31"/>
        <w:tabs>
          <w:tab w:val="left" w:pos="1320"/>
          <w:tab w:val="right" w:leader="dot" w:pos="8290"/>
        </w:tabs>
        <w:rPr>
          <w:noProof/>
          <w:lang w:val="en-US" w:eastAsia="zh-CN"/>
        </w:rPr>
      </w:pPr>
      <w:r>
        <w:rPr>
          <w:noProof/>
        </w:rPr>
        <w:t>3.4.2</w:t>
      </w:r>
      <w:r>
        <w:rPr>
          <w:noProof/>
          <w:lang w:val="en-US" w:eastAsia="zh-CN"/>
        </w:rPr>
        <w:tab/>
      </w:r>
      <w:r>
        <w:rPr>
          <w:noProof/>
        </w:rPr>
        <w:t>Study Plan System</w:t>
      </w:r>
      <w:r>
        <w:rPr>
          <w:noProof/>
        </w:rPr>
        <w:tab/>
      </w:r>
      <w:r>
        <w:rPr>
          <w:noProof/>
        </w:rPr>
        <w:fldChar w:fldCharType="begin"/>
      </w:r>
      <w:r>
        <w:rPr>
          <w:noProof/>
        </w:rPr>
        <w:instrText xml:space="preserve"> PAGEREF _Toc144060623 \h </w:instrText>
      </w:r>
      <w:r>
        <w:rPr>
          <w:noProof/>
        </w:rPr>
      </w:r>
      <w:r>
        <w:rPr>
          <w:noProof/>
        </w:rPr>
        <w:fldChar w:fldCharType="separate"/>
      </w:r>
      <w:r>
        <w:rPr>
          <w:noProof/>
        </w:rPr>
        <w:t>16</w:t>
      </w:r>
      <w:r>
        <w:rPr>
          <w:noProof/>
        </w:rPr>
        <w:fldChar w:fldCharType="end"/>
      </w:r>
    </w:p>
    <w:p w14:paraId="44CE8D72" w14:textId="27E9F8F6" w:rsidR="004427E2" w:rsidRDefault="004427E2">
      <w:pPr>
        <w:pStyle w:val="31"/>
        <w:tabs>
          <w:tab w:val="left" w:pos="1320"/>
          <w:tab w:val="right" w:leader="dot" w:pos="8290"/>
        </w:tabs>
        <w:rPr>
          <w:noProof/>
          <w:lang w:val="en-US" w:eastAsia="zh-CN"/>
        </w:rPr>
      </w:pPr>
      <w:r>
        <w:rPr>
          <w:noProof/>
        </w:rPr>
        <w:t>3.4.3</w:t>
      </w:r>
      <w:r>
        <w:rPr>
          <w:noProof/>
          <w:lang w:val="en-US" w:eastAsia="zh-CN"/>
        </w:rPr>
        <w:tab/>
      </w:r>
      <w:r>
        <w:rPr>
          <w:noProof/>
        </w:rPr>
        <w:t>Review System with Spaced Repetition Strategy</w:t>
      </w:r>
      <w:r>
        <w:rPr>
          <w:noProof/>
        </w:rPr>
        <w:tab/>
      </w:r>
      <w:r>
        <w:rPr>
          <w:noProof/>
        </w:rPr>
        <w:fldChar w:fldCharType="begin"/>
      </w:r>
      <w:r>
        <w:rPr>
          <w:noProof/>
        </w:rPr>
        <w:instrText xml:space="preserve"> PAGEREF _Toc144060624 \h </w:instrText>
      </w:r>
      <w:r>
        <w:rPr>
          <w:noProof/>
        </w:rPr>
      </w:r>
      <w:r>
        <w:rPr>
          <w:noProof/>
        </w:rPr>
        <w:fldChar w:fldCharType="separate"/>
      </w:r>
      <w:r>
        <w:rPr>
          <w:noProof/>
        </w:rPr>
        <w:t>16</w:t>
      </w:r>
      <w:r>
        <w:rPr>
          <w:noProof/>
        </w:rPr>
        <w:fldChar w:fldCharType="end"/>
      </w:r>
    </w:p>
    <w:p w14:paraId="4315354A" w14:textId="31698AD1" w:rsidR="004427E2" w:rsidRDefault="004427E2">
      <w:pPr>
        <w:pStyle w:val="31"/>
        <w:tabs>
          <w:tab w:val="left" w:pos="1320"/>
          <w:tab w:val="right" w:leader="dot" w:pos="8290"/>
        </w:tabs>
        <w:rPr>
          <w:noProof/>
          <w:lang w:val="en-US" w:eastAsia="zh-CN"/>
        </w:rPr>
      </w:pPr>
      <w:r>
        <w:rPr>
          <w:noProof/>
        </w:rPr>
        <w:t>3.4.4</w:t>
      </w:r>
      <w:r>
        <w:rPr>
          <w:noProof/>
          <w:lang w:val="en-US" w:eastAsia="zh-CN"/>
        </w:rPr>
        <w:tab/>
      </w:r>
      <w:r>
        <w:rPr>
          <w:noProof/>
        </w:rPr>
        <w:t>Chatbot</w:t>
      </w:r>
      <w:r>
        <w:rPr>
          <w:noProof/>
        </w:rPr>
        <w:tab/>
      </w:r>
      <w:r>
        <w:rPr>
          <w:noProof/>
        </w:rPr>
        <w:fldChar w:fldCharType="begin"/>
      </w:r>
      <w:r>
        <w:rPr>
          <w:noProof/>
        </w:rPr>
        <w:instrText xml:space="preserve"> PAGEREF _Toc144060625 \h </w:instrText>
      </w:r>
      <w:r>
        <w:rPr>
          <w:noProof/>
        </w:rPr>
      </w:r>
      <w:r>
        <w:rPr>
          <w:noProof/>
        </w:rPr>
        <w:fldChar w:fldCharType="separate"/>
      </w:r>
      <w:r>
        <w:rPr>
          <w:noProof/>
        </w:rPr>
        <w:t>16</w:t>
      </w:r>
      <w:r>
        <w:rPr>
          <w:noProof/>
        </w:rPr>
        <w:fldChar w:fldCharType="end"/>
      </w:r>
    </w:p>
    <w:p w14:paraId="1FAA40C9" w14:textId="4D039A50" w:rsidR="004427E2" w:rsidRDefault="004427E2">
      <w:pPr>
        <w:pStyle w:val="31"/>
        <w:tabs>
          <w:tab w:val="left" w:pos="1320"/>
          <w:tab w:val="right" w:leader="dot" w:pos="8290"/>
        </w:tabs>
        <w:rPr>
          <w:noProof/>
          <w:lang w:val="en-US" w:eastAsia="zh-CN"/>
        </w:rPr>
      </w:pPr>
      <w:r>
        <w:rPr>
          <w:noProof/>
        </w:rPr>
        <w:t>3.4.5</w:t>
      </w:r>
      <w:r>
        <w:rPr>
          <w:noProof/>
          <w:lang w:val="en-US" w:eastAsia="zh-CN"/>
        </w:rPr>
        <w:tab/>
      </w:r>
      <w:r>
        <w:rPr>
          <w:noProof/>
        </w:rPr>
        <w:t>Security and Authentication</w:t>
      </w:r>
      <w:r>
        <w:rPr>
          <w:noProof/>
        </w:rPr>
        <w:tab/>
      </w:r>
      <w:r>
        <w:rPr>
          <w:noProof/>
        </w:rPr>
        <w:fldChar w:fldCharType="begin"/>
      </w:r>
      <w:r>
        <w:rPr>
          <w:noProof/>
        </w:rPr>
        <w:instrText xml:space="preserve"> PAGEREF _Toc144060626 \h </w:instrText>
      </w:r>
      <w:r>
        <w:rPr>
          <w:noProof/>
        </w:rPr>
      </w:r>
      <w:r>
        <w:rPr>
          <w:noProof/>
        </w:rPr>
        <w:fldChar w:fldCharType="separate"/>
      </w:r>
      <w:r>
        <w:rPr>
          <w:noProof/>
        </w:rPr>
        <w:t>21</w:t>
      </w:r>
      <w:r>
        <w:rPr>
          <w:noProof/>
        </w:rPr>
        <w:fldChar w:fldCharType="end"/>
      </w:r>
    </w:p>
    <w:p w14:paraId="61841DE2" w14:textId="5FD04D05" w:rsidR="004427E2" w:rsidRDefault="004427E2">
      <w:pPr>
        <w:pStyle w:val="31"/>
        <w:tabs>
          <w:tab w:val="left" w:pos="1320"/>
          <w:tab w:val="right" w:leader="dot" w:pos="8290"/>
        </w:tabs>
        <w:rPr>
          <w:noProof/>
          <w:lang w:val="en-US" w:eastAsia="zh-CN"/>
        </w:rPr>
      </w:pPr>
      <w:r>
        <w:rPr>
          <w:noProof/>
        </w:rPr>
        <w:t>3.4.6</w:t>
      </w:r>
      <w:r>
        <w:rPr>
          <w:noProof/>
          <w:lang w:val="en-US" w:eastAsia="zh-CN"/>
        </w:rPr>
        <w:tab/>
      </w:r>
      <w:r>
        <w:rPr>
          <w:noProof/>
        </w:rPr>
        <w:t>User Experience and Error Handling</w:t>
      </w:r>
      <w:r>
        <w:rPr>
          <w:noProof/>
        </w:rPr>
        <w:tab/>
      </w:r>
      <w:r>
        <w:rPr>
          <w:noProof/>
        </w:rPr>
        <w:fldChar w:fldCharType="begin"/>
      </w:r>
      <w:r>
        <w:rPr>
          <w:noProof/>
        </w:rPr>
        <w:instrText xml:space="preserve"> PAGEREF _Toc144060627 \h </w:instrText>
      </w:r>
      <w:r>
        <w:rPr>
          <w:noProof/>
        </w:rPr>
      </w:r>
      <w:r>
        <w:rPr>
          <w:noProof/>
        </w:rPr>
        <w:fldChar w:fldCharType="separate"/>
      </w:r>
      <w:r>
        <w:rPr>
          <w:noProof/>
        </w:rPr>
        <w:t>21</w:t>
      </w:r>
      <w:r>
        <w:rPr>
          <w:noProof/>
        </w:rPr>
        <w:fldChar w:fldCharType="end"/>
      </w:r>
    </w:p>
    <w:p w14:paraId="247B5027" w14:textId="62B06493" w:rsidR="004427E2" w:rsidRDefault="004427E2">
      <w:pPr>
        <w:pStyle w:val="11"/>
        <w:tabs>
          <w:tab w:val="left" w:pos="1540"/>
        </w:tabs>
        <w:rPr>
          <w:rFonts w:asciiTheme="minorHAnsi" w:hAnsiTheme="minorHAnsi"/>
          <w:b w:val="0"/>
          <w:sz w:val="22"/>
          <w:szCs w:val="22"/>
          <w:lang w:val="en-US" w:eastAsia="zh-CN"/>
        </w:rPr>
      </w:pPr>
      <w:r>
        <w:t>Chapter 4</w:t>
      </w:r>
      <w:r>
        <w:rPr>
          <w:rFonts w:asciiTheme="minorHAnsi" w:hAnsiTheme="minorHAnsi"/>
          <w:b w:val="0"/>
          <w:sz w:val="22"/>
          <w:szCs w:val="22"/>
          <w:lang w:val="en-US" w:eastAsia="zh-CN"/>
        </w:rPr>
        <w:tab/>
      </w:r>
      <w:r>
        <w:t>Testing and Evaluation</w:t>
      </w:r>
      <w:r>
        <w:tab/>
      </w:r>
      <w:r>
        <w:fldChar w:fldCharType="begin"/>
      </w:r>
      <w:r>
        <w:instrText xml:space="preserve"> PAGEREF _Toc144060628 \h </w:instrText>
      </w:r>
      <w:r>
        <w:fldChar w:fldCharType="separate"/>
      </w:r>
      <w:r>
        <w:t>22</w:t>
      </w:r>
      <w:r>
        <w:fldChar w:fldCharType="end"/>
      </w:r>
    </w:p>
    <w:p w14:paraId="29BEB4F9" w14:textId="31596650" w:rsidR="004427E2" w:rsidRDefault="004427E2">
      <w:pPr>
        <w:pStyle w:val="11"/>
        <w:tabs>
          <w:tab w:val="left" w:pos="1540"/>
        </w:tabs>
        <w:rPr>
          <w:rFonts w:asciiTheme="minorHAnsi" w:hAnsiTheme="minorHAnsi"/>
          <w:b w:val="0"/>
          <w:sz w:val="22"/>
          <w:szCs w:val="22"/>
          <w:lang w:val="en-US" w:eastAsia="zh-CN"/>
        </w:rPr>
      </w:pPr>
      <w:r>
        <w:t>Chapter 5</w:t>
      </w:r>
      <w:r>
        <w:rPr>
          <w:rFonts w:asciiTheme="minorHAnsi" w:hAnsiTheme="minorHAnsi"/>
          <w:b w:val="0"/>
          <w:sz w:val="22"/>
          <w:szCs w:val="22"/>
          <w:lang w:val="en-US" w:eastAsia="zh-CN"/>
        </w:rPr>
        <w:tab/>
      </w:r>
      <w:r>
        <w:t>Conclusion</w:t>
      </w:r>
      <w:r>
        <w:tab/>
      </w:r>
      <w:r>
        <w:fldChar w:fldCharType="begin"/>
      </w:r>
      <w:r>
        <w:instrText xml:space="preserve"> PAGEREF _Toc144060629 \h </w:instrText>
      </w:r>
      <w:r>
        <w:fldChar w:fldCharType="separate"/>
      </w:r>
      <w:r>
        <w:t>23</w:t>
      </w:r>
      <w:r>
        <w:fldChar w:fldCharType="end"/>
      </w:r>
    </w:p>
    <w:p w14:paraId="14316EE7" w14:textId="26D2EAD7" w:rsidR="004427E2" w:rsidRDefault="004427E2">
      <w:pPr>
        <w:pStyle w:val="61"/>
        <w:rPr>
          <w:rFonts w:asciiTheme="minorHAnsi" w:hAnsiTheme="minorHAnsi"/>
          <w:b w:val="0"/>
          <w:sz w:val="22"/>
          <w:szCs w:val="22"/>
          <w:lang w:val="en-US" w:eastAsia="zh-CN"/>
        </w:rPr>
      </w:pPr>
      <w:r>
        <w:t>Appendix A</w:t>
      </w:r>
      <w:r>
        <w:rPr>
          <w:rFonts w:asciiTheme="minorHAnsi" w:hAnsiTheme="minorHAnsi"/>
          <w:b w:val="0"/>
          <w:sz w:val="22"/>
          <w:szCs w:val="22"/>
          <w:lang w:val="en-US" w:eastAsia="zh-CN"/>
        </w:rPr>
        <w:tab/>
      </w:r>
      <w:r>
        <w:t>&lt;Name of appendix&gt;</w:t>
      </w:r>
      <w:r>
        <w:tab/>
      </w:r>
      <w:r>
        <w:fldChar w:fldCharType="begin"/>
      </w:r>
      <w:r>
        <w:instrText xml:space="preserve"> PAGEREF _Toc144060630 \h </w:instrText>
      </w:r>
      <w:r>
        <w:fldChar w:fldCharType="separate"/>
      </w:r>
      <w:r>
        <w:t>1</w:t>
      </w:r>
      <w:r>
        <w:fldChar w:fldCharType="end"/>
      </w:r>
    </w:p>
    <w:p w14:paraId="47786178" w14:textId="02D9ACB2" w:rsidR="004427E2" w:rsidRDefault="004427E2">
      <w:pPr>
        <w:pStyle w:val="61"/>
        <w:rPr>
          <w:rFonts w:asciiTheme="minorHAnsi" w:hAnsiTheme="minorHAnsi"/>
          <w:b w:val="0"/>
          <w:sz w:val="22"/>
          <w:szCs w:val="22"/>
          <w:lang w:val="en-US" w:eastAsia="zh-CN"/>
        </w:rPr>
      </w:pPr>
      <w:r>
        <w:t>Appendix B</w:t>
      </w:r>
      <w:r>
        <w:rPr>
          <w:rFonts w:asciiTheme="minorHAnsi" w:hAnsiTheme="minorHAnsi"/>
          <w:b w:val="0"/>
          <w:sz w:val="22"/>
          <w:szCs w:val="22"/>
          <w:lang w:val="en-US" w:eastAsia="zh-CN"/>
        </w:rPr>
        <w:tab/>
      </w:r>
      <w:r>
        <w:t>&lt;Another appendix&gt;</w:t>
      </w:r>
      <w:r>
        <w:tab/>
      </w:r>
      <w:r>
        <w:fldChar w:fldCharType="begin"/>
      </w:r>
      <w:r>
        <w:instrText xml:space="preserve"> PAGEREF _Toc144060631 \h </w:instrText>
      </w:r>
      <w:r>
        <w:fldChar w:fldCharType="separate"/>
      </w:r>
      <w:r>
        <w:t>2</w:t>
      </w:r>
      <w:r>
        <w:fldChar w:fldCharType="end"/>
      </w:r>
    </w:p>
    <w:p w14:paraId="2966930C" w14:textId="0FA70833" w:rsidR="00F33AA4" w:rsidRDefault="00F33AA4" w:rsidP="00D01157">
      <w:r w:rsidRPr="004F65C9">
        <w:fldChar w:fldCharType="end"/>
      </w:r>
    </w:p>
    <w:p w14:paraId="6AEC260E" w14:textId="77777777" w:rsidR="00611CC0" w:rsidRDefault="00611CC0" w:rsidP="00D01157">
      <w:pPr>
        <w:sectPr w:rsidR="00611CC0" w:rsidSect="005E3085">
          <w:footerReference w:type="default" r:id="rId11"/>
          <w:pgSz w:w="11900" w:h="16840"/>
          <w:pgMar w:top="1440" w:right="1800" w:bottom="1440" w:left="1800" w:header="708" w:footer="708" w:gutter="0"/>
          <w:pgNumType w:start="1"/>
          <w:cols w:space="708"/>
          <w:docGrid w:linePitch="360"/>
        </w:sectPr>
      </w:pPr>
    </w:p>
    <w:p w14:paraId="63FC8AC9" w14:textId="1068858F" w:rsidR="0049147A" w:rsidRPr="00973815" w:rsidRDefault="0049147A" w:rsidP="00F72F7C">
      <w:pPr>
        <w:pStyle w:val="1"/>
      </w:pPr>
      <w:bookmarkStart w:id="0" w:name="_Toc144060604"/>
      <w:r w:rsidRPr="00F72F7C">
        <w:lastRenderedPageBreak/>
        <w:t>Introduction</w:t>
      </w:r>
      <w:r w:rsidRPr="00973815">
        <w:t xml:space="preserve"> &lt;This is Heading 1&gt;</w:t>
      </w:r>
      <w:bookmarkEnd w:id="0"/>
    </w:p>
    <w:p w14:paraId="6A651ADB" w14:textId="525F3D98" w:rsidR="00D01157" w:rsidRDefault="00F72F7C" w:rsidP="00D01157">
      <w:r>
        <w:t>Introduce the project</w:t>
      </w:r>
      <w:r w:rsidR="00D01157">
        <w:t xml:space="preserve">.  </w:t>
      </w:r>
    </w:p>
    <w:p w14:paraId="5A2F0F9B" w14:textId="17B199D1" w:rsidR="0049147A" w:rsidRDefault="008B6CA7" w:rsidP="00D01157">
      <w:pPr>
        <w:pStyle w:val="2"/>
      </w:pPr>
      <w:bookmarkStart w:id="1" w:name="_Toc144060605"/>
      <w:r>
        <w:t>A</w:t>
      </w:r>
      <w:r w:rsidR="009F1D93">
        <w:t>ims and Objectives</w:t>
      </w:r>
      <w:bookmarkEnd w:id="1"/>
    </w:p>
    <w:p w14:paraId="5A76A1E5" w14:textId="52DA93E2" w:rsidR="00D01157" w:rsidRDefault="00973815" w:rsidP="00D01157">
      <w:r>
        <w:t xml:space="preserve">Please note your </w:t>
      </w:r>
      <w:r w:rsidR="008B6CA7">
        <w:t>dissertation</w:t>
      </w:r>
      <w:r>
        <w:t xml:space="preserve"> need not follow the included section headings – this is only a suggested structure.  Also add subsections etc. as required.</w:t>
      </w:r>
    </w:p>
    <w:p w14:paraId="46FDC11A" w14:textId="77777777" w:rsidR="009F1D93" w:rsidRPr="009F1D93" w:rsidRDefault="009F1D93" w:rsidP="009F1D93">
      <w:pPr>
        <w:pStyle w:val="2"/>
      </w:pPr>
      <w:bookmarkStart w:id="2" w:name="_Toc144060606"/>
      <w:r w:rsidRPr="009F1D93">
        <w:t>Report Structure</w:t>
      </w:r>
      <w:bookmarkEnd w:id="2"/>
    </w:p>
    <w:p w14:paraId="3A3762AD" w14:textId="28C2748B" w:rsidR="00477E87" w:rsidRDefault="00477E87" w:rsidP="00477E87">
      <w:r>
        <w:t xml:space="preserve">Try to avoid </w:t>
      </w:r>
      <w:r w:rsidR="00F33AA4">
        <w:t xml:space="preserve">this </w:t>
      </w:r>
      <w:r w:rsidR="005E3085">
        <w:t xml:space="preserve">too </w:t>
      </w:r>
      <w:r w:rsidR="00F33AA4">
        <w:t>much</w:t>
      </w:r>
      <w:r>
        <w:t>, but it’s here if you need it.</w:t>
      </w:r>
    </w:p>
    <w:p w14:paraId="6C4BB5AA" w14:textId="2F852036" w:rsidR="008B6CA7" w:rsidRDefault="008B6CA7">
      <w:pPr>
        <w:spacing w:before="0"/>
        <w:jc w:val="left"/>
      </w:pPr>
      <w:r>
        <w:br w:type="page"/>
      </w:r>
    </w:p>
    <w:p w14:paraId="03FA0E28" w14:textId="40B54964" w:rsidR="008B6CA7" w:rsidRDefault="00D62678" w:rsidP="00D62678">
      <w:pPr>
        <w:pStyle w:val="1"/>
      </w:pPr>
      <w:bookmarkStart w:id="3" w:name="_Toc144060607"/>
      <w:r>
        <w:lastRenderedPageBreak/>
        <w:t>Analysis and Requirements</w:t>
      </w:r>
      <w:bookmarkEnd w:id="3"/>
    </w:p>
    <w:p w14:paraId="725C8F4C" w14:textId="7BC66B6C" w:rsidR="00D62678" w:rsidRDefault="00D62678" w:rsidP="00D62678">
      <w:pPr>
        <w:pStyle w:val="2"/>
      </w:pPr>
      <w:bookmarkStart w:id="4" w:name="_Toc144060608"/>
      <w:r>
        <w:t>Background</w:t>
      </w:r>
      <w:r w:rsidR="00F04B1F">
        <w:t xml:space="preserve"> and Literature Review</w:t>
      </w:r>
      <w:bookmarkEnd w:id="4"/>
    </w:p>
    <w:p w14:paraId="63009448" w14:textId="02E4D56F" w:rsidR="00F04B1F" w:rsidRPr="00471EF2" w:rsidRDefault="00F04B1F" w:rsidP="00F04B1F">
      <w:pPr>
        <w:spacing w:after="160" w:line="259" w:lineRule="auto"/>
      </w:pPr>
      <w:r w:rsidRPr="00471EF2">
        <w:t xml:space="preserve">Since its inaugural release on November 30, 2022, ChatGPT amassed over a million subscribers within its first week. This generative AI tool dazzled many with its sophisticated ability to undertake intricate tasks, especially in the realm of </w:t>
      </w:r>
      <w:r w:rsidR="009C6A3C">
        <w:t>EFL</w:t>
      </w:r>
      <w:r w:rsidRPr="00471EF2">
        <w:t xml:space="preserve"> (English as a </w:t>
      </w:r>
      <w:r w:rsidR="009C6A3C">
        <w:t xml:space="preserve">Foreign </w:t>
      </w:r>
      <w:r w:rsidRPr="00471EF2">
        <w:t xml:space="preserve">Language) education. Such </w:t>
      </w:r>
      <w:r w:rsidRPr="00C63EA2">
        <w:t>extraordinary abilities</w:t>
      </w:r>
      <w:r w:rsidRPr="00471EF2">
        <w:t xml:space="preserve"> have evoked a spectrum of reactions from educators, as it </w:t>
      </w:r>
      <w:r>
        <w:t>transforms and</w:t>
      </w:r>
      <w:r w:rsidRPr="00471EF2">
        <w:t xml:space="preserve"> redefine</w:t>
      </w:r>
      <w:r>
        <w:t>s</w:t>
      </w:r>
      <w:r w:rsidRPr="00471EF2">
        <w:t xml:space="preserve"> traditional pedagogical practices </w:t>
      </w:r>
      <w:r w:rsidR="00A93AE3">
        <w:fldChar w:fldCharType="begin"/>
      </w:r>
      <w:r w:rsidR="00A93AE3">
        <w:instrText xml:space="preserve"> ADDIN ZOTERO_ITEM CSL_CITATION {"citationID":"mOutsdcm","properties":{"formattedCitation":"(Klyshbekova, 2023)","plainCitation":"(Klyshbekova, 2023)","noteIndex":0},"citationItems":[{"id":44,"uris":["http://zotero.org/users/12186833/items/LGCP84T4"],"itemData":{"id":44,"type":"article","abstract":"This technology overview paper explores the capabilities of a natural language AI chatbot called ChatGPT. Specifically, the paper discusses the chatbot’s potential and the ways in which it can provide assistance with language learning for teachers and students. The paper demonstrates the scenarios in which the chatbot may be used in language learning and concludes that it may provide significant pedagogical affordances for language learners and teachers.","DOI":"10.2139/ssrn.4488587","event-place":"Rochester, NY","genre":"SSRN Scholarly Paper","language":"en","number":"4488587","publisher-place":"Rochester, NY","source":"Social Science Research Network","title":"ChatGPT and Language Learning","URL":"https://papers.ssrn.com/abstract=4488587","author":[{"family":"Klyshbekova","given":"Maira"}],"accessed":{"date-parts":[["2023",8,17]]},"issued":{"date-parts":[["2023",6,22]]}}}],"schema":"https://github.com/citation-style-language/schema/raw/master/csl-citation.json"} </w:instrText>
      </w:r>
      <w:r w:rsidR="00A93AE3">
        <w:fldChar w:fldCharType="separate"/>
      </w:r>
      <w:r w:rsidR="00A93AE3" w:rsidRPr="00A93AE3">
        <w:t>(Klyshbekova, 2023)</w:t>
      </w:r>
      <w:r w:rsidR="00A93AE3">
        <w:fldChar w:fldCharType="end"/>
      </w:r>
      <w:r w:rsidRPr="00471EF2">
        <w:t xml:space="preserve">. Benefits attributed to ChatGPT in </w:t>
      </w:r>
      <w:r w:rsidR="009C6A3C">
        <w:t>EFL</w:t>
      </w:r>
      <w:r w:rsidRPr="00471EF2">
        <w:t xml:space="preserve"> encompass personalized and interactive learning, the generation of adaptive learning materials, provision of continuous </w:t>
      </w:r>
      <w:r>
        <w:t xml:space="preserve">and immediate </w:t>
      </w:r>
      <w:r w:rsidRPr="00471EF2">
        <w:t xml:space="preserve">feedback, fostering cultural understanding, and its </w:t>
      </w:r>
      <w:r>
        <w:t>24/7</w:t>
      </w:r>
      <w:r w:rsidRPr="00471EF2">
        <w:t xml:space="preserve"> availability </w:t>
      </w:r>
      <w:r w:rsidR="00A93AE3">
        <w:fldChar w:fldCharType="begin"/>
      </w:r>
      <w:r w:rsidR="00A93AE3">
        <w:instrText xml:space="preserve"> ADDIN ZOTERO_ITEM CSL_CITATION {"citationID":"DJPkweMu","properties":{"formattedCitation":"(Kohnke, Moorhouse and Zou, 2023)","plainCitation":"(Kohnke, Moorhouse and Zou, 2023)","noteIndex":0},"citationItems":[{"id":42,"uris":["http://zotero.org/users/12186833/items/BB47UXK3"],"itemData":{"id":42,"type":"article-journal","abstract":"In this technology review, we explore the affordances of the generative AI chatbot ChatGPT for language teaching and learning. In addition to this, we also present debates and drawbacks of ChatGPT. Finally, we present the digital competencies teachers and learners require to use this chatbot ethically and effectively to support language learning.","container-title":"RELC Journal","DOI":"10.1177/00336882231162868","ISSN":"0033-6882","language":"en","note":"publisher: SAGE Publications Ltd","page":"00336882231162868","source":"SAGE Journals","title":"ChatGPT for Language Teaching and Learning","author":[{"family":"Kohnke","given":"Lucas"},{"family":"Moorhouse","given":"Benjamin Luke"},{"family":"Zou","given":"Di"}],"issued":{"date-parts":[["2023",4,3]]}}}],"schema":"https://github.com/citation-style-language/schema/raw/master/csl-citation.json"} </w:instrText>
      </w:r>
      <w:r w:rsidR="00A93AE3">
        <w:fldChar w:fldCharType="separate"/>
      </w:r>
      <w:r w:rsidR="00A93AE3" w:rsidRPr="00A93AE3">
        <w:t>(Kohnke, Moorhouse and Zou, 2023)</w:t>
      </w:r>
      <w:r w:rsidR="00A93AE3">
        <w:fldChar w:fldCharType="end"/>
      </w:r>
      <w:r w:rsidR="00A93AE3">
        <w:t>.</w:t>
      </w:r>
      <w:r w:rsidRPr="00471EF2">
        <w:t xml:space="preserve"> For instance, ChatGPT has demonstrated proficiency in generating dialogues tailored for students </w:t>
      </w:r>
      <w:r>
        <w:t>similar</w:t>
      </w:r>
      <w:r w:rsidRPr="00471EF2">
        <w:t xml:space="preserve"> to the Common European Framework of Reference for Languages (CEFR) levels A and B1 </w:t>
      </w:r>
      <w:r w:rsidR="00A93AE3">
        <w:fldChar w:fldCharType="begin"/>
      </w:r>
      <w:r w:rsidR="00A93AE3">
        <w:instrText xml:space="preserve"> ADDIN ZOTERO_ITEM CSL_CITATION {"citationID":"e5SLpxFM","properties":{"formattedCitation":"(Young and Shishido, 2023)","plainCitation":"(Young and Shishido, 2023)","noteIndex":0},"citationItems":[{"id":127,"uris":["http://zotero.org/users/12186833/items/AEQX3TBM"],"itemData":{"id":127,"type":"article-journal","abstract":"Lack of opportunities is a significant hurdle for English as a Foreign Language (EFL) for students during their learning journey. Previous studies have explored the use of chatbots as learning partners to address this issue. However, the success of chatbot implementation depends on the quality of the reference dialogue content, yet research focusing on this subject is still limited. Typically, human experts are involved in creating suitable dialogue materials for students to ensure the quality of such content. Research attempting to utilize artificial intelligence (AI) technologies for generating dialogue practice materials is relatively limited, given the constraints of existing AI systems that may produce incoherent output. This research investigates the potential of leveraging OpenAI's ChatGPT, an AI system known for producing coherent output, to generate reference dialogues for an EFL chatbot system. The study aims to assess the effectiveness of ChatGPT in generating high-quality dialogue materials suitable for EFL students. By employing multiple readability metrics, we analyze the suitability of ChatGPTgenerated dialogue materials and determine the target audience that can benefit the most. Our findings indicate that ChatGPT's dialogues are well-suited for students at the Common European Framework of Reference for Languages (CEFR) level A2 (elementary level). These dialogues are easily comprehensible, enabling students at this level to grasp most of the vocabulary used. Furthermore, a substantial portion of the dialogues intended for CEFR B1 (intermediate level) provides ample stimulation for learning new words. The integration of AIpowered chatbots in EFL education shows promise in overcoming limitations and providing valuable learning resources to students. Keywords—ChatGPT; chatbots as learning partners; EFL chatbot system; dialogue creation","container-title":"International Journal of Advanced Computer Science and Applications","DOI":"10.14569/IJACSA.2023.0140607","ISSN":"21565570, 2158107X","issue":"6","journalAbbreviation":"IJACSA","language":"en","source":"Semantic Scholar","title":"Investigating OpenAI’s ChatGPT Potentials in Generating Chatbot's Dialogue for English as a Foreign Language Learning","URL":"http://thesai.org/Publications/ViewPaper?Volume=14&amp;Issue=6&amp;Code=IJACSA&amp;SerialNo=7","volume":"14","author":[{"family":"Young","given":"Julio Christian"},{"family":"Shishido","given":"Makoto"}],"accessed":{"date-parts":[["2023",8,18]]},"issued":{"date-parts":[["2023"]]}}}],"schema":"https://github.com/citation-style-language/schema/raw/master/csl-citation.json"} </w:instrText>
      </w:r>
      <w:r w:rsidR="00A93AE3">
        <w:fldChar w:fldCharType="separate"/>
      </w:r>
      <w:r w:rsidR="00A93AE3" w:rsidRPr="00A93AE3">
        <w:t>(Young and Shishido, 2023)</w:t>
      </w:r>
      <w:r w:rsidR="00A93AE3">
        <w:fldChar w:fldCharType="end"/>
      </w:r>
      <w:r w:rsidR="00A93AE3">
        <w:t>.</w:t>
      </w:r>
      <w:r w:rsidRPr="00471EF2">
        <w:t xml:space="preserve"> Adaptations of ChatGPT have effectively</w:t>
      </w:r>
      <w:r>
        <w:t xml:space="preserve"> performed</w:t>
      </w:r>
      <w:r w:rsidRPr="00471EF2">
        <w:t xml:space="preserve"> the role of an EFL teacher, assisting students with their writing tasks in regions like South Korea and Indonesia </w:t>
      </w:r>
      <w:r w:rsidR="00A93AE3">
        <w:fldChar w:fldCharType="begin"/>
      </w:r>
      <w:r w:rsidR="00A93AE3">
        <w:instrText xml:space="preserve"> ADDIN ZOTERO_ITEM CSL_CITATION {"citationID":"10E0PwXl","properties":{"formattedCitation":"(Fitria, 2023; Han {\\i{}et al.}, 2023)","plainCitation":"(Fitria, 2023; Han et al., 2023)","noteIndex":0},"citationItems":[{"id":148,"uris":["http://zotero.org/users/12186833/items/AP56KIE2"],"itemData":{"id":148,"type":"article-journal","abstract":"ChatGPT is a product of AI that is currently being widely discussed on Twitter. This research reviews how ChatGPT writes English essays. This research is descriptive qualitative. The analysis shows that we can access ChatGPT on openai.com or chat.openai.com on the browser. If we do not have an account, we register via email, Google, or Microsoft account. After login, enter a question or statement in the conversation column provided. Send it and ChatGPT will respond and the answer appear quickly. The researcher tries ChatGPT “Can you help me in doing my English assignment?\", and the ChatBot replies \"Of course! I'd be happy to help you with your English assignment. What do you need help with? Do you have a specific question or task that you're working on, or is there a broader topic that you'd like help with? It would be helpful to have some more information so that I can better understand how I can assist you\". Based on several tries, ChatGPT can answer all questions on various topics such as English essays including a descriptive text about Solo and My Family, recount text about personal experience and unforgettable moments, resolution in 2023, and future career. ChatGPT considers the event orders and writing order, including using main, explanatory sentences, and a conclusion. It uses two voices both active and passive voice. Besides, it considers tenses use related to the given topic essay. However, from examples of English essays produced by ChatGPT, it certainly requires further research to find out that the essay results are grammatically accurate.","container-title":"ELT Forum: Journal of English Language Teaching","DOI":"10.15294/elt.v12i1.64069","ISSN":"2721-4532","issue":"1","language":"en","license":"Copyright (c) 2023 Tira Nur Fitria","note":"number: 1","page":"44-58","source":"journal.unnes.ac.id","title":"Artificial intelligence (AI) technology in OpenAI ChatGPT application: A review of ChatGPT in writing English essay","title-short":"Artificial intelligence (AI) technology in OpenAI ChatGPT application","volume":"12","author":[{"family":"Fitria","given":"Tira Nur"}],"issued":{"date-parts":[["2023",3,31]]}}},{"id":61,"uris":["http://zotero.org/users/12186833/items/JHBQMHZX"],"itemData":{"id":61,"type":"article-journal","abstract":"The integration of generative AI in the field of education is actively being explored. In particular, ChatGPT has garnered significant interest, offering an opportunity to examine its effectiveness in English as a foreign language (EFL) education. To address this need, we present a novel learning platform called RECIPE (Revising an Essay with ChatGPT on an Interactive Platform for EFL learners). Our platform features two types of prompts that facilitate conversations between ChatGPT and students: (1) a hidden prompt for ChatGPT to take an EFL teacher role and (2) an open prompt for students to initiate a dialogue with a self-written summary of what they have learned. We deployed this platform for 213 undergraduate and graduate students enrolled in EFL writing courses and seven instructors. For this study, we collect students' interaction data from RECIPE, including students' perceptions and usage of the platform, and user scenarios are examined with the data. We also conduct a focus group interview with six students and an individual interview with one EFL instructor to explore design opportunities for leveraging generative AI models in the field of EFL education.","container-title":"Proceedings of the Tenth ACM Conference on Learning @ Scale","DOI":"10.1145/3573051.3596200","language":"en","note":"event-title: L@S '23: Proceedings of the Tenth ACM Conference on Learning @ Scale\nISBN: 9798400700255\npublisher-place: Copenhagen Denmark\npublisher: ACM","page":"416-420","source":"Semantic Scholar","title":"RECIPE: How to Integrate ChatGPT into EFL Writing Education","title-short":"RECIPE","author":[{"family":"Han","given":"Jieun"},{"family":"Yoo","given":"Haneul"},{"family":"Kim","given":"Yoonsu"},{"family":"Myung","given":"Junho"},{"family":"Kim","given":"Minsun"},{"family":"Lim","given":"Hyunseung"},{"family":"Kim","given":"Juho"},{"family":"Lee","given":"Tak Yeon"},{"family":"Hong","given":"Hwajung"},{"family":"Ahn","given":"So-Yeon"},{"family":"Oh","given":"Alice"}],"issued":{"date-parts":[["2023",7,20]]}}}],"schema":"https://github.com/citation-style-language/schema/raw/master/csl-citation.json"} </w:instrText>
      </w:r>
      <w:r w:rsidR="00A93AE3">
        <w:fldChar w:fldCharType="separate"/>
      </w:r>
      <w:r w:rsidR="00A93AE3" w:rsidRPr="00A93AE3">
        <w:rPr>
          <w:rFonts w:cs="Times New Roman"/>
          <w:szCs w:val="24"/>
        </w:rPr>
        <w:t xml:space="preserve">(Fitria, 2023; Han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xml:space="preserve">. Moreover, EFL instructors in Vietnam acknowledged ChatGPT's potential in </w:t>
      </w:r>
      <w:r>
        <w:t>generating</w:t>
      </w:r>
      <w:r w:rsidRPr="00471EF2">
        <w:t xml:space="preserve"> teaching materials and structuring </w:t>
      </w:r>
      <w:r w:rsidR="009C6A3C">
        <w:t>EFL</w:t>
      </w:r>
      <w:r w:rsidRPr="00471EF2">
        <w:t xml:space="preserve"> courses </w:t>
      </w:r>
      <w:r w:rsidR="00A93AE3">
        <w:fldChar w:fldCharType="begin"/>
      </w:r>
      <w:r w:rsidR="00A93AE3">
        <w:instrText xml:space="preserve"> ADDIN ZOTERO_ITEM CSL_CITATION {"citationID":"WFX1yvR6","properties":{"formattedCitation":"(Nguyen, 2023)","plainCitation":"(Nguyen, 2023)","noteIndex":0},"citationItems":[{"id":38,"uris":["http://zotero.org/users/12186833/items/JBR5QMBW"],"itemData":{"id":38,"type":"article-journal","abstract":"The introduction of ChatGPT is seen as a potential chance to improve second language learning and instruction. However, the acceptance of technology in education is dependent on instructors' views. As a consequence, it is vital to explore how EFL teachers assess the implementation of ChatGPT in language classes, particularly in Vietnam, where research on this topic is scarce. The goal of this study is to learn about EFL teachers' thoughts on using ChatGPT in writing sessions and to gather ideas for its implementation. The research involved twenty Van Lang University EFL teachers who utilized ChatGPT in their language education and taught numerous writing courses. An online survey and a structured interview were used to collect quantitative and qualitative data. The study's results show that EFL instructors at Van Lang University are enthusiastic about using ChatGPT in writing lessons. Furthermore, the research emphasizes the necessity of professional training for instructors, boosting user knowledge of the limits and possible hazards connected with ChatGPT, and assuring correct chatbot use as critical elements that contribute to its successful deployment.","container-title":"International Journal of Language Instruction","DOI":"10.54855/ijli.23231","ISSN":"2833-230X","issue":"3","language":"en","license":"Copyright (c) 2023 Nguyen Thi Thu Hang","note":"number: 3","page":"1-47","source":"i-jli.org","title":"EFL Teachers’ Perspectives toward the Use of ChatGPT in Writing Classes: A Case Study at Van Lang University","title-short":"EFL Teachers’ Perspectives toward the Use of ChatGPT in Writing Classes","volume":"2","author":[{"family":"Nguyen","given":"Thi Thu Hang"}],"issued":{"date-parts":[["2023",7,24]]}}}],"schema":"https://github.com/citation-style-language/schema/raw/master/csl-citation.json"} </w:instrText>
      </w:r>
      <w:r w:rsidR="00A93AE3">
        <w:fldChar w:fldCharType="separate"/>
      </w:r>
      <w:r w:rsidR="00A93AE3" w:rsidRPr="00A93AE3">
        <w:t>(Nguyen, 2023)</w:t>
      </w:r>
      <w:r w:rsidR="00A93AE3">
        <w:fldChar w:fldCharType="end"/>
      </w:r>
      <w:r w:rsidRPr="00471EF2">
        <w:t xml:space="preserve">. It has been established that ChatGPT is adept at detecting grammatical errors, assisting Japanese </w:t>
      </w:r>
      <w:r w:rsidR="009C6A3C">
        <w:t>EFL</w:t>
      </w:r>
      <w:r w:rsidRPr="00471EF2">
        <w:t xml:space="preserve"> students in grammar acquisition </w:t>
      </w:r>
      <w:r w:rsidR="00A93AE3">
        <w:fldChar w:fldCharType="begin"/>
      </w:r>
      <w:r w:rsidR="00A93AE3">
        <w:instrText xml:space="preserve"> ADDIN ZOTERO_ITEM CSL_CITATION {"citationID":"nRMMsRqm","properties":{"formattedCitation":"(Schmidt-Fajlik, 2023)","plainCitation":"(Schmidt-Fajlik, 2023)","noteIndex":0},"citationItems":[{"id":134,"uris":["http://zotero.org/users/12186833/items/ZL8VHVQA"],"itemData":{"id":134,"type":"article-journal","abstract":"The introduction of ChatGPT by OpenAI in November 2022 has garnered much discussion and debate. The technology’s potential, which generates conversations in real-time using machine learning and natural language processing methods, has led to fears of job displacement (Lowrey, 2023) and student cheating (Mitchell, 2023; Cotton et al., 2023). However, the technology has not only brought fear, but also great expectations on the potential of the technology as a helpful educational aid (Ceres, 2023) and in expanding human potential (Hoffman, 2023). In this article, the use of ChatGPT is explored as a way to help students understand and improve their English grammar in comparison with Grammarly and ProWritingAid. A short text by a Japanese university is analyzed using Grammarly, ProWritingAid, and ChatGPT. The results found that, overall, ChatGPT provides the most helpful and best overall solution in helping Japanese English Language Learners (ELLs) with their grammar. Based on the results of the ChatGPT analysis, the application was introduced to first-year Japanese university students in a paragraph writing assignment. Questionnaire results on how students felt about the use of ChatGPT as a grammar-checker are presented.","container-title":"AsiaCALL Online Journal","DOI":"10.54855/acoj.231417","ISSN":"1936-9859","issue":"1","journalAbbreviation":"acoj","page":"105-119","source":"Semantic Scholar","title":"ChatGPT as a Grammar Checker for Japanese English Language Learners: A Comparison with Grammarly and ProWritingAid","title-short":"ChatGPT as a Grammar Checker for Japanese English Language Learners","volume":"14","author":[{"family":"Schmidt-Fajlik","given":"Ronald"}],"issued":{"date-parts":[["2023",6,7]]}}}],"schema":"https://github.com/citation-style-language/schema/raw/master/csl-citation.json"} </w:instrText>
      </w:r>
      <w:r w:rsidR="00A93AE3">
        <w:fldChar w:fldCharType="separate"/>
      </w:r>
      <w:r w:rsidR="00A93AE3" w:rsidRPr="00A93AE3">
        <w:t>(Schmidt-Fajlik, 2023)</w:t>
      </w:r>
      <w:r w:rsidR="00A93AE3">
        <w:fldChar w:fldCharType="end"/>
      </w:r>
      <w:r w:rsidRPr="00471EF2">
        <w:t xml:space="preserve">. Remarkably, ChatGPT has been successfully deployed as a reading comprehension exercise generation system, offering </w:t>
      </w:r>
      <w:r>
        <w:t xml:space="preserve">qualified </w:t>
      </w:r>
      <w:r w:rsidRPr="00471EF2">
        <w:t xml:space="preserve">and individualized reading materials for middle-school English students in China </w:t>
      </w:r>
      <w:r w:rsidR="00A93AE3">
        <w:fldChar w:fldCharType="begin"/>
      </w:r>
      <w:r w:rsidR="00A93AE3">
        <w:instrText xml:space="preserve"> ADDIN ZOTERO_ITEM CSL_CITATION {"citationID":"EDmKSrB3","properties":{"formattedCitation":"(Xiao {\\i{}et al.}, 2023)","plainCitation":"(Xiao et al., 2023)","noteIndex":0},"citationItems":[{"id":137,"uris":["http://zotero.org/users/12186833/items/HREHFRZI"],"itemData":{"id":137,"type":"paper-conference","abstract":"The recent advancement of pre-trained Large Language Models (LLMs), such as OpenAI’s ChatGPT, has led to transformative changes across fields. For example, developing intelligent systems in the educational sector that leverage the linguistic capabilities of LLMs demonstrates a visible potential. Though researchers have recently explored how ChatGPT could possibly assist in student learning, few studies have applied these techniques to real-world classroom settings involving teachers and students. In this study, we implement a reading comprehension exercise generation system that provides high-quality and personalized reading materials for middle school English learners in China. Extensive evaluations of the generated reading passages and corresponding exercise questions, conducted both automatically and manually, demonstrate that the system-generated materials are suitable for students and even surpass the quality of existing human-written ones. By incorporating first-hand feedback and suggestions from experienced educators, this study serves as a meaningful pioneering application of ChatGPT, shedding light on the future design and implementation of LLM-based systems in the educational context.","container-title":"Proceedings of the 18th Workshop on Innovative Use of NLP for Building Educational Applications (BEA 2023)","DOI":"10.18653/v1/2023.bea-1.52","event-place":"Toronto, Canada","event-title":"Proceedings of the 18th Workshop on Innovative Use of NLP for Building Educational Applications (BEA 2023)","language":"en","page":"610-625","publisher":"Association for Computational Linguistics","publisher-place":"Toronto, Canada","source":"Semantic Scholar","title":"Evaluating Reading Comprehension Exercises Generated by LLMs: A Showcase of ChatGPT in Education Applications","title-short":"Evaluating Reading Comprehension Exercises Generated by LLMs","URL":"https://aclanthology.org/2023.bea-1.52","author":[{"family":"Xiao","given":"Changrong"},{"family":"Xu","given":"Sean Xin"},{"family":"Zhang","given":"Kunpeng"},{"family":"Wang","given":"Yufang"},{"family":"Xia","given":"Lei"}],"accessed":{"date-parts":[["2023",8,18]]},"issued":{"date-parts":[["2023"]]}}}],"schema":"https://github.com/citation-style-language/schema/raw/master/csl-citation.json"} </w:instrText>
      </w:r>
      <w:r w:rsidR="00A93AE3">
        <w:fldChar w:fldCharType="separate"/>
      </w:r>
      <w:r w:rsidR="00A93AE3" w:rsidRPr="00A93AE3">
        <w:rPr>
          <w:rFonts w:cs="Times New Roman"/>
          <w:szCs w:val="24"/>
        </w:rPr>
        <w:t xml:space="preserve">(Xiao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xml:space="preserve">. Consequently, such advantages have amplified the motivation among </w:t>
      </w:r>
      <w:r w:rsidR="009C6A3C">
        <w:t>EFL</w:t>
      </w:r>
      <w:r w:rsidRPr="00471EF2">
        <w:t xml:space="preserve"> learners to hone their reading and writing </w:t>
      </w:r>
      <w:r w:rsidR="008D6F84">
        <w:t>skill</w:t>
      </w:r>
      <w:r>
        <w:t>s</w:t>
      </w:r>
      <w:r w:rsidRPr="00471EF2">
        <w:t xml:space="preserve"> </w:t>
      </w:r>
      <w:r w:rsidR="00A93AE3">
        <w:fldChar w:fldCharType="begin"/>
      </w:r>
      <w:r w:rsidR="00A93AE3">
        <w:instrText xml:space="preserve"> ADDIN ZOTERO_ITEM CSL_CITATION {"citationID":"MJNOd9wF","properties":{"formattedCitation":"(Ali {\\i{}et al.}, 2023)","plainCitation":"(Ali et al., 2023)","noteIndex":0},"citationItems":[{"id":31,"uris":["http://zotero.org/users/12186833/items/PEKB7QFL"],"itemData":{"id":31,"type":"article-journal","abstract":"Motivation drives most human activities, including foreign language learning, and it is affected by several intrinsic and extrinsic factors. This study investigated how ChatGPT impacts learning English. A quantitative research design was used to collect data from 80 teachers and students who had access to the ChatGPT in its very beginning phase in early 2023. The sample, selected in a non-probability sampling technique, responded to an online questionnaire. Findings showed that ChatGPT generally motivates learners to develop reading and writing skills. The respondents had neutral attitudes towards the effect of ChatGPT on developing listening and speaking skills. The findings suggest that ChatGPT-based teaching is motivational. ChatGPT should be used as a learning tool instead of fearing its negative impacts, which require further detailed investigations. Further research is required to explore more advantages of ChatGPT for other aspects of the language and illuminate its negative effects to help educators reduce them in English programs.","container-title":"Journal of English Studies in Arabia Felix","DOI":"10.56540/jesaf.v2i1.51","ISSN":"2957-515X","issue":"1","journalAbbreviation":"Journal of English Studies in Arabia Felix","page":"41-49","source":"Semantic Scholar","title":"Impact of ChatGPT on Learning Motivation:: Teachers and Students' Voices","title-short":"Impact of ChatGPT on Learning Motivation","volume":"2","author":[{"family":"Ali","given":"Jamal Kaid Mohammed"},{"family":"Shamsan","given":"Muayad Abdulhalim Ahmad"},{"family":"Hezam","given":"Taha Ahmed"},{"family":"Mohammed","given":"Ahmed A. Q."}],"issued":{"date-parts":[["2023",3,7]]}}}],"schema":"https://github.com/citation-style-language/schema/raw/master/csl-citation.json"} </w:instrText>
      </w:r>
      <w:r w:rsidR="00A93AE3">
        <w:fldChar w:fldCharType="separate"/>
      </w:r>
      <w:r w:rsidR="00A93AE3" w:rsidRPr="00A93AE3">
        <w:rPr>
          <w:rFonts w:cs="Times New Roman"/>
          <w:szCs w:val="24"/>
        </w:rPr>
        <w:t xml:space="preserve">(Ali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Yet, the technology is not devoid of limitations.</w:t>
      </w:r>
    </w:p>
    <w:p w14:paraId="28457808" w14:textId="522C739E" w:rsidR="00F04B1F" w:rsidRPr="00471EF2" w:rsidRDefault="00F04B1F" w:rsidP="00F04B1F">
      <w:pPr>
        <w:spacing w:before="0" w:after="160" w:line="259" w:lineRule="auto"/>
      </w:pPr>
      <w:r w:rsidRPr="00471EF2">
        <w:t xml:space="preserve">While ChatGPT's foundation is predominantly text-based, its inability to address speaking and listening skills emerges as a palpable drawback. Although </w:t>
      </w:r>
      <w:r w:rsidR="009C6A3C">
        <w:t>EFL</w:t>
      </w:r>
      <w:r w:rsidRPr="00471EF2">
        <w:t xml:space="preserve"> students generally exhibit a positive </w:t>
      </w:r>
      <w:r w:rsidR="008D6F84">
        <w:t>motivation</w:t>
      </w:r>
      <w:r w:rsidRPr="00471EF2">
        <w:t xml:space="preserve"> towards reading and writing exercises facilitated by ChatGPT, their sentiments regarding its efficacy in nurturing listening and speaking proficiencies remain ambivalent</w:t>
      </w:r>
      <w:r w:rsidR="008D6F84">
        <w:fldChar w:fldCharType="begin"/>
      </w:r>
      <w:r w:rsidR="008D6F84">
        <w:instrText xml:space="preserve"> ADDIN ZOTERO_ITEM CSL_CITATION {"citationID":"oGN3lokE","properties":{"formattedCitation":"(Ali {\\i{}et al.}, 2023)","plainCitation":"(Ali et al., 2023)","noteIndex":0},"citationItems":[{"id":31,"uris":["http://zotero.org/users/12186833/items/PEKB7QFL"],"itemData":{"id":31,"type":"article-journal","abstract":"Motivation drives most human activities, including foreign language learning, and it is affected by several intrinsic and extrinsic factors. This study investigated how ChatGPT impacts learning English. A quantitative research design was used to collect data from 80 teachers and students who had access to the ChatGPT in its very beginning phase in early 2023. The sample, selected in a non-probability sampling technique, responded to an online questionnaire. Findings showed that ChatGPT generally motivates learners to develop reading and writing skills. The respondents had neutral attitudes towards the effect of ChatGPT on developing listening and speaking skills. The findings suggest that ChatGPT-based teaching is motivational. ChatGPT should be used as a learning tool instead of fearing its negative impacts, which require further detailed investigations. Further research is required to explore more advantages of ChatGPT for other aspects of the language and illuminate its negative effects to help educators reduce them in English programs.","container-title":"Journal of English Studies in Arabia Felix","DOI":"10.56540/jesaf.v2i1.51","ISSN":"2957-515X","issue":"1","journalAbbreviation":"Journal of English Studies in Arabia Felix","page":"41-49","source":"Semantic Scholar","title":"Impact of ChatGPT on Learning Motivation:: Teachers and Students' Voices","title-short":"Impact of ChatGPT on Learning Motivation","volume":"2","author":[{"family":"Ali","given":"Jamal Kaid Mohammed"},{"family":"Shamsan","given":"Muayad Abdulhalim Ahmad"},{"family":"Hezam","given":"Taha Ahmed"},{"family":"Mohammed","given":"Ahmed A. Q."}],"issued":{"date-parts":[["2023",3,7]]}}}],"schema":"https://github.com/citation-style-language/schema/raw/master/csl-citation.json"} </w:instrText>
      </w:r>
      <w:r w:rsidR="008D6F84">
        <w:fldChar w:fldCharType="separate"/>
      </w:r>
      <w:r w:rsidR="008D6F84" w:rsidRPr="008D6F84">
        <w:rPr>
          <w:rFonts w:cs="Times New Roman"/>
          <w:szCs w:val="24"/>
        </w:rPr>
        <w:t xml:space="preserve">(Ali </w:t>
      </w:r>
      <w:r w:rsidR="008D6F84" w:rsidRPr="008D6F84">
        <w:rPr>
          <w:rFonts w:cs="Times New Roman"/>
          <w:i/>
          <w:iCs/>
          <w:szCs w:val="24"/>
        </w:rPr>
        <w:t>et al.</w:t>
      </w:r>
      <w:r w:rsidR="008D6F84" w:rsidRPr="008D6F84">
        <w:rPr>
          <w:rFonts w:cs="Times New Roman"/>
          <w:szCs w:val="24"/>
        </w:rPr>
        <w:t>, 2023)</w:t>
      </w:r>
      <w:r w:rsidR="008D6F84">
        <w:fldChar w:fldCharType="end"/>
      </w:r>
      <w:r w:rsidRPr="00471EF2">
        <w:t xml:space="preserve">. </w:t>
      </w:r>
      <w:r w:rsidR="008D6F84">
        <w:t xml:space="preserve">It is recommended </w:t>
      </w:r>
      <w:r w:rsidRPr="00471EF2">
        <w:t xml:space="preserve">to conceive a comprehensive foreign language learning tool, which </w:t>
      </w:r>
      <w:r>
        <w:t xml:space="preserve">includes </w:t>
      </w:r>
      <w:r w:rsidRPr="00471EF2">
        <w:t>Augmented Reality, Voicebots, and ChatGPT tec</w:t>
      </w:r>
      <w:r>
        <w:t>hnologies, thereby delivering a</w:t>
      </w:r>
      <w:r w:rsidRPr="00471EF2">
        <w:t xml:space="preserve"> </w:t>
      </w:r>
      <w:r>
        <w:t>unique</w:t>
      </w:r>
      <w:r w:rsidRPr="00471EF2">
        <w:t xml:space="preserve"> experience for </w:t>
      </w:r>
      <w:r w:rsidR="009C6A3C">
        <w:t>EFL</w:t>
      </w:r>
      <w:r w:rsidRPr="00471EF2">
        <w:t xml:space="preserve"> learners </w:t>
      </w:r>
      <w:r w:rsidR="008D6F84">
        <w:fldChar w:fldCharType="begin"/>
      </w:r>
      <w:r w:rsidR="008D6F84">
        <w:instrText xml:space="preserve"> ADDIN ZOTERO_ITEM CSL_CITATION {"citationID":"CFtiPcKJ","properties":{"formattedCitation":"(Topsakal and Topsakal, 2022)","plainCitation":"(Topsakal and Topsakal, 2022)","noteIndex":0},"citationItems":[{"id":118,"uris":["http://zotero.org/users/12186833/items/5U8FQZ6J"],"itemData":{"id":118,"type":"article-journal","abstract":"The cognitive capabilities of children develop during the early years of their life. Research shows that learning a foreign language helps develop cognitive skills. Moreover, learning a foreign language has become essential and an increasing number of parents would like their kids to start learning a foreign language at an early age. However, engaging little kids with learning activities is challenging. In this study, we propose a framework for developing a language learning software tool utilizing Augmented Reality (AR), Voicebots, and ChatGPT (an AI utilizing the Large Language Model) technologies to provide a unique product for small kids to teach a foreign language. With AR and Voicebots, the product will grab attention, motivate and provide an entertaining learning environment. The capabilities of ChatGPT will be utilized to efficiently prepare the content for the software tool. We utilize the capabilities of ChatGPT to generate interactive dialogs that will be hosted at Google DialogFlow. We believe the framework and the design principles we propose in this study can be a blueprint for developing highly effective foreign language teaching software.","container-title":"The Journal of Cognitive Systems","DOI":"10.52876/jcs.1227392","ISSN":"2548-0650","issue":"2","journalAbbreviation":"JCS","language":"en","note":"number: 2\npublisher: İstanbul Technical University","page":"33-38","source":"dergipark.org.tr","title":"Framework for A Foreign Language Teaching Software for Children Utilizing AR, Voicebots and ChatGPT (Large Language Models)","volume":"7","author":[{"family":"Topsakal","given":"Oguzhan"},{"family":"Topsakal","given":"Elif"}],"issued":{"date-parts":[["2022",12,31]]}}}],"schema":"https://github.com/citation-style-language/schema/raw/master/csl-citation.json"} </w:instrText>
      </w:r>
      <w:r w:rsidR="008D6F84">
        <w:fldChar w:fldCharType="separate"/>
      </w:r>
      <w:r w:rsidR="008D6F84" w:rsidRPr="008D6F84">
        <w:t>(Topsakal and Topsakal, 2022)</w:t>
      </w:r>
      <w:r w:rsidR="008D6F84">
        <w:fldChar w:fldCharType="end"/>
      </w:r>
      <w:r w:rsidRPr="00471EF2">
        <w:t>. Consequently, the assimilation of voice input and output mechanisms becomes imperative to fully harness the capabilities of ChatGPT in language learning.</w:t>
      </w:r>
    </w:p>
    <w:p w14:paraId="0C1A97A3" w14:textId="7A952629" w:rsidR="00F04B1F" w:rsidRPr="00471EF2" w:rsidRDefault="00F04B1F" w:rsidP="00F04B1F">
      <w:pPr>
        <w:spacing w:before="0" w:after="160" w:line="259" w:lineRule="auto"/>
      </w:pPr>
      <w:r w:rsidRPr="00471EF2">
        <w:t xml:space="preserve">Yet, </w:t>
      </w:r>
      <w:r>
        <w:t xml:space="preserve">other </w:t>
      </w:r>
      <w:r w:rsidRPr="00471EF2">
        <w:t xml:space="preserve">concerns </w:t>
      </w:r>
      <w:r>
        <w:t xml:space="preserve">still </w:t>
      </w:r>
      <w:r w:rsidRPr="00471EF2">
        <w:t xml:space="preserve">persist. Despite ChatGPT's aptitude in </w:t>
      </w:r>
      <w:r>
        <w:t>transforming</w:t>
      </w:r>
      <w:r w:rsidRPr="00471EF2">
        <w:t xml:space="preserve"> auxiliary learning materials into </w:t>
      </w:r>
      <w:r>
        <w:t xml:space="preserve">interactive </w:t>
      </w:r>
      <w:r w:rsidRPr="00471EF2">
        <w:t xml:space="preserve">study resources, the quality and accuracy of such narratives remain under scrutiny </w:t>
      </w:r>
      <w:r w:rsidR="008D6F84">
        <w:fldChar w:fldCharType="begin"/>
      </w:r>
      <w:r w:rsidR="008D6F84">
        <w:instrText xml:space="preserve"> ADDIN ZOTERO_ITEM CSL_CITATION {"citationID":"Z4iMt55O","properties":{"formattedCitation":"(Diwan {\\i{}et al.}, 2023)","plainCitation":"(Diwan et al., 2023)","noteIndex":0},"citationItems":[{"id":11,"uris":["http://zotero.org/users/12186833/items/S63QDMZZ"],"itemData":{"id":11,"type":"article-journal","abstract":"Retaining learner engagement is a major challenge in online learning environments, which is even more intensified with learning spaces increasingly built by combining resources from multiple independent sources. Narrative-centric learning experience has been found to improve learner engagement by several researchers. Towards this end, we propose an AI-based approach that generates auxiliary learning content called narrative fragments which are interspersed into the learning pathways to create interactive learning narratives. The pro­ posed approach consists of the automatic generation of two types of narrative fragments– overviews of the learning pathway segments and reflection quizzes or formative assessments from learning resources in any format including open educational resources. The pipeline for the generation of the narrative fragments consists of various components based on different semantic models and a natural language generation (NLG) component based on a pre-trained language model GPT-2 (Generative Pre-trained Transformer 2). Automation enables the generation of narrative fragments on the fly whenever there are changes in the learning pathway due to the need for reiteration of concepts, pre-requisite knowledge acquisition, etc., enabling adaptability in the learning pathways. The proposed approach is domain agnostic which makes it easily adaptable to different domains. The NLG model is evaluated using ROUGE scores against several baselines. Automatically generated narrative fragments are evaluated by human evaluators. We obtained encouraging results in both cases.","container-title":"Computers and Education: Artificial Intelligence","DOI":"10.1016/j.caeai.2022.100110","ISSN":"2666920X","journalAbbreviation":"Computers and Education: Artificial Intelligence","language":"en","page":"100110","source":"DOI.org (Crossref)","title":"AI-based learning content generation and learning pathway augmentation to increase learner engagement","volume":"4","author":[{"family":"Diwan","given":"Chaitali"},{"family":"Srinivasa","given":"Srinath"},{"family":"Suri","given":"Gandharv"},{"family":"Agarwal","given":"Saksham"},{"family":"Ram","given":"Prasad"}],"issued":{"date-parts":[["2023"]]}}}],"schema":"https://github.com/citation-style-language/schema/raw/master/csl-citation.json"} </w:instrText>
      </w:r>
      <w:r w:rsidR="008D6F84">
        <w:fldChar w:fldCharType="separate"/>
      </w:r>
      <w:r w:rsidR="008D6F84" w:rsidRPr="008D6F84">
        <w:rPr>
          <w:rFonts w:cs="Times New Roman"/>
          <w:szCs w:val="24"/>
        </w:rPr>
        <w:t xml:space="preserve">(Diwan </w:t>
      </w:r>
      <w:r w:rsidR="008D6F84" w:rsidRPr="008D6F84">
        <w:rPr>
          <w:rFonts w:cs="Times New Roman"/>
          <w:i/>
          <w:iCs/>
          <w:szCs w:val="24"/>
        </w:rPr>
        <w:t>et al.</w:t>
      </w:r>
      <w:r w:rsidR="008D6F84" w:rsidRPr="008D6F84">
        <w:rPr>
          <w:rFonts w:cs="Times New Roman"/>
          <w:szCs w:val="24"/>
        </w:rPr>
        <w:t>, 2023)</w:t>
      </w:r>
      <w:r w:rsidR="008D6F84">
        <w:fldChar w:fldCharType="end"/>
      </w:r>
      <w:r w:rsidR="008D6F84">
        <w:t>.</w:t>
      </w:r>
      <w:r w:rsidRPr="00471EF2">
        <w:t xml:space="preserve"> ChatGPT, on occasions, might </w:t>
      </w:r>
      <w:r>
        <w:t xml:space="preserve">produce </w:t>
      </w:r>
      <w:r w:rsidRPr="00471EF2">
        <w:t xml:space="preserve">misinformation or biased perspectives. Predominantly, the data it relies upon is procured from English sources and </w:t>
      </w:r>
      <w:r w:rsidRPr="00471EF2">
        <w:lastRenderedPageBreak/>
        <w:t xml:space="preserve">subsequently translated into various languages, such as Chinese or Japanese </w:t>
      </w:r>
      <w:r w:rsidR="008D6F84">
        <w:fldChar w:fldCharType="begin"/>
      </w:r>
      <w:r w:rsidR="008D6F84">
        <w:instrText xml:space="preserve"> ADDIN ZOTERO_ITEM CSL_CITATION {"citationID":"Nw9bvuQd","properties":{"formattedCitation":"(Diwan {\\i{}et al.}, 2023)","plainCitation":"(Diwan et al., 2023)","noteIndex":0},"citationItems":[{"id":11,"uris":["http://zotero.org/users/12186833/items/S63QDMZZ"],"itemData":{"id":11,"type":"article-journal","abstract":"Retaining learner engagement is a major challenge in online learning environments, which is even more intensified with learning spaces increasingly built by combining resources from multiple independent sources. Narrative-centric learning experience has been found to improve learner engagement by several researchers. Towards this end, we propose an AI-based approach that generates auxiliary learning content called narrative fragments which are interspersed into the learning pathways to create interactive learning narratives. The pro­ posed approach consists of the automatic generation of two types of narrative fragments– overviews of the learning pathway segments and reflection quizzes or formative assessments from learning resources in any format including open educational resources. The pipeline for the generation of the narrative fragments consists of various components based on different semantic models and a natural language generation (NLG) component based on a pre-trained language model GPT-2 (Generative Pre-trained Transformer 2). Automation enables the generation of narrative fragments on the fly whenever there are changes in the learning pathway due to the need for reiteration of concepts, pre-requisite knowledge acquisition, etc., enabling adaptability in the learning pathways. The proposed approach is domain agnostic which makes it easily adaptable to different domains. The NLG model is evaluated using ROUGE scores against several baselines. Automatically generated narrative fragments are evaluated by human evaluators. We obtained encouraging results in both cases.","container-title":"Computers and Education: Artificial Intelligence","DOI":"10.1016/j.caeai.2022.100110","ISSN":"2666920X","journalAbbreviation":"Computers and Education: Artificial Intelligence","language":"en","page":"100110","source":"DOI.org (Crossref)","title":"AI-based learning content generation and learning pathway augmentation to increase learner engagement","volume":"4","author":[{"family":"Diwan","given":"Chaitali"},{"family":"Srinivasa","given":"Srinath"},{"family":"Suri","given":"Gandharv"},{"family":"Agarwal","given":"Saksham"},{"family":"Ram","given":"Prasad"}],"issued":{"date-parts":[["2023"]]}}}],"schema":"https://github.com/citation-style-language/schema/raw/master/csl-citation.json"} </w:instrText>
      </w:r>
      <w:r w:rsidR="008D6F84">
        <w:fldChar w:fldCharType="separate"/>
      </w:r>
      <w:r w:rsidR="008D6F84" w:rsidRPr="008D6F84">
        <w:rPr>
          <w:rFonts w:cs="Times New Roman"/>
          <w:szCs w:val="24"/>
        </w:rPr>
        <w:t xml:space="preserve">(Diwan </w:t>
      </w:r>
      <w:r w:rsidR="008D6F84" w:rsidRPr="008D6F84">
        <w:rPr>
          <w:rFonts w:cs="Times New Roman"/>
          <w:i/>
          <w:iCs/>
          <w:szCs w:val="24"/>
        </w:rPr>
        <w:t>et al.</w:t>
      </w:r>
      <w:r w:rsidR="008D6F84" w:rsidRPr="008D6F84">
        <w:rPr>
          <w:rFonts w:cs="Times New Roman"/>
          <w:szCs w:val="24"/>
        </w:rPr>
        <w:t>, 2023)</w:t>
      </w:r>
      <w:r w:rsidR="008D6F84">
        <w:fldChar w:fldCharType="end"/>
      </w:r>
      <w:r w:rsidRPr="00471EF2">
        <w:t xml:space="preserve">. Users also </w:t>
      </w:r>
      <w:r>
        <w:t xml:space="preserve">face </w:t>
      </w:r>
      <w:r w:rsidRPr="00471EF2">
        <w:t>the challenge of designing prompts to guide ChatGPT towards desired outputs—a process often daunting for non-technical individuals</w:t>
      </w:r>
      <w:r w:rsidR="008D6F84">
        <w:fldChar w:fldCharType="begin"/>
      </w:r>
      <w:r w:rsidR="008D6F84">
        <w:instrText xml:space="preserve"> ADDIN ZOTERO_ITEM CSL_CITATION {"citationID":"9g8cxnDb","properties":{"formattedCitation":"(Woo, Guo, and Hengky Susanto, 2023)","plainCitation":"(Woo, Guo, and Hengky Susanto, 2023)","noteIndex":0},"citationItems":[{"id":115,"uris":["http://zotero.org/users/12186833/items/FGAR94M5"],"itemData":{"id":115,"type":"article-journal","abstract":"ChatGPT is a state-of-the-art (SOTA) chatbot. Although it has potential to support English as a foreign language (EFL) students' writing, to effectively collaborate with it, a student must learn to engineer prompts, that is, the skill of crafting appropriate instructions so that ChatGPT produces desired outputs. However, writing an appropriate prompt for ChatGPT is not straightforward for non-technical users who suffer a trial-and-error process. This paper examines the content of EFL students' ChatGPT prompts when completing a writing task and explores patterns in the quality and quantity of the prompts. The data come from iPad screen recordings of secondary school EFL students who used ChatGPT and other SOTA chatbots for the first time to complete the same writing task. The paper presents a case study of four distinct pathways that illustrate the trial-and-error process and show different combinations of prompt content and quantity. The cases contribute evidence for the need to provide prompt engineering education in the context of the EFL writing classroom, if students are to move beyond an individual trial-and-error process, learning a greater variety of prompt content and more sophisticated prompts to support their writing.","DOI":"10.13140/RG.2.2.31464.85762","language":"en","note":"publisher: Unpublished","source":"Semantic Scholar","title":"Cases of EFL Secondary Students' Prompt Engineering Pathways to Complete a Writing Task with ChatGPT","URL":"https://rgdoi.net/10.13140/RG.2.2.31464.85762","author":[{"family":"Woo","given":"David James"},{"family":"Guo","given":"Kai"},{"literal":"Hengky Susanto"}],"accessed":{"date-parts":[["2023",8,18]]},"issued":{"date-parts":[["2023"]]}}}],"schema":"https://github.com/citation-style-language/schema/raw/master/csl-citation.json"} </w:instrText>
      </w:r>
      <w:r w:rsidR="008D6F84">
        <w:fldChar w:fldCharType="separate"/>
      </w:r>
      <w:r w:rsidR="008D6F84" w:rsidRPr="008D6F84">
        <w:t>(Woo, Guo, and Hengky Susanto, 2023)</w:t>
      </w:r>
      <w:r w:rsidR="008D6F84">
        <w:fldChar w:fldCharType="end"/>
      </w:r>
      <w:r w:rsidRPr="00471EF2">
        <w:t>. Possible remedies involve furnishing structured learning materials to complement ChatGPT's capabilities or deploying a combination of hidden prompts to guide ChatGPT and open prompts for user initiation, ensuring a more refined feedback loop.</w:t>
      </w:r>
    </w:p>
    <w:p w14:paraId="7337FBB0" w14:textId="75013716" w:rsidR="00F04B1F" w:rsidRPr="00471EF2" w:rsidRDefault="00F04B1F" w:rsidP="00F04B1F">
      <w:pPr>
        <w:spacing w:before="0" w:after="160" w:line="259" w:lineRule="auto"/>
      </w:pPr>
      <w:r>
        <w:t xml:space="preserve">Furthermore, ChatGPT </w:t>
      </w:r>
      <w:r w:rsidRPr="00471EF2">
        <w:t>does no</w:t>
      </w:r>
      <w:r>
        <w:t>t encompass features to record</w:t>
      </w:r>
      <w:r w:rsidRPr="00471EF2">
        <w:t xml:space="preserve"> learners' progression or prompt them for periodic reviews. The technique of spaced repetition</w:t>
      </w:r>
      <w:r w:rsidR="008D6F84">
        <w:t xml:space="preserve"> review</w:t>
      </w:r>
      <w:r w:rsidRPr="00471EF2">
        <w:t>, however, stands as a pivotal, economical, and effec</w:t>
      </w:r>
      <w:r>
        <w:t>tive</w:t>
      </w:r>
      <w:r w:rsidRPr="00471EF2">
        <w:t xml:space="preserve"> learning strategy with immense potential to augment educational results </w:t>
      </w:r>
      <w:r w:rsidR="008D6F84">
        <w:fldChar w:fldCharType="begin"/>
      </w:r>
      <w:r w:rsidR="008D6F84">
        <w:instrText xml:space="preserve"> ADDIN ZOTERO_ITEM CSL_CITATION {"citationID":"HxbhbPhr","properties":{"formattedCitation":"(Kang, 2016)","plainCitation":"(Kang, 2016)","noteIndex":0},"citationItems":[{"id":164,"uris":["http://zotero.org/users/12186833/items/L2RUSEXR"],"itemData":{"id":164,"type":"article-journal","abstract":"Concern that students in the United States are less proficient in mathematics, science, and reading than their peers in other countries has led some to question whether American students spend enough time in school. Instead of debating the amount of time that should be spent in school (and on schoolwork), this article addresses how the available instructional time might be optimally utilized via the scheduling of review or practice. Hundreds of studies in cognitive and educational psychology have demonstrated that spacing out repeated encounters with the material over time produces superior long-term learning, compared with repetitions that are massed together. Also, incorporating tests into spaced practice amplifies the benefits. Spaced review or practice enhances diverse forms of learning, including memory, problem solving, and generalization to new situations. Spaced practice is a feasible and cost-effective way to improve the effectiveness and efficiency of learning, and has tremendous potential to improve educational outcomes. The article also discusses barriers to adopting spaced practice, recent developments, and their possible implications.","container-title":"Policy Insights from the Behavioral and Brain Sciences","DOI":"10.1177/2372732215624708","ISSN":"2372-7322, 2372-7330","issue":"1","journalAbbreviation":"Policy Insights from the Behavioral and Brain Sciences","language":"en","page":"12-19","source":"Semantic Scholar","title":"Spaced Repetition Promotes Efficient and Effective Learning: Policy Implications for Instruction","title-short":"Spaced Repetition Promotes Efficient and Effective Learning","volume":"3","author":[{"family":"Kang","given":"Sean H. K."}],"issued":{"date-parts":[["2016",3]]}}}],"schema":"https://github.com/citation-style-language/schema/raw/master/csl-citation.json"} </w:instrText>
      </w:r>
      <w:r w:rsidR="008D6F84">
        <w:fldChar w:fldCharType="separate"/>
      </w:r>
      <w:r w:rsidR="008D6F84" w:rsidRPr="008D6F84">
        <w:t>(Kang, 2016)</w:t>
      </w:r>
      <w:r w:rsidR="008D6F84">
        <w:fldChar w:fldCharType="end"/>
      </w:r>
      <w:r w:rsidRPr="00471EF2">
        <w:t xml:space="preserve">. This method, aimed at </w:t>
      </w:r>
      <w:r w:rsidR="008D6F84">
        <w:t>reinforcing</w:t>
      </w:r>
      <w:r w:rsidRPr="00471EF2">
        <w:t xml:space="preserve"> long-term retention, relies on strategically timed reviews premised on the forgetting curve—a pr</w:t>
      </w:r>
      <w:r w:rsidR="008D6F84">
        <w:t xml:space="preserve">inciple that underpins numerous </w:t>
      </w:r>
      <w:r w:rsidRPr="00471EF2">
        <w:t xml:space="preserve">study </w:t>
      </w:r>
      <w:r w:rsidR="008D6F84">
        <w:t>system</w:t>
      </w:r>
      <w:r w:rsidRPr="00471EF2">
        <w:t>s</w:t>
      </w:r>
      <w:r w:rsidR="008D6F84">
        <w:t xml:space="preserve"> </w:t>
      </w:r>
      <w:r w:rsidR="008D6F84">
        <w:fldChar w:fldCharType="begin"/>
      </w:r>
      <w:r w:rsidR="008D6F84">
        <w:instrText xml:space="preserve"> ADDIN ZOTERO_ITEM CSL_CITATION {"citationID":"ExIPvqN3","properties":{"formattedCitation":"(Yang, Oh and Youm, 2016)","plainCitation":"(Yang, Oh and Youm, 2016)","noteIndex":0},"citationItems":[{"id":146,"uris":["http://zotero.org/users/12186833/items/DPR8T26G"],"itemData":{"id":146,"type":"paper-conference","abstract":"In this paper, we propose an efficient English vocabulary learning system using repetitive learning and the rate-matching rule. The proposed system provides a learning method based on the user’s learning skill. By using the proposed system, users can solve exam-style questions wherever and whenever they choose. Efficient repetition learning is provided by using repetition periods based on the forgetting curve for long-term memory. The answered questions are then evaluated to update the user’s learning skill and the question difficulty. Due to this adaptive difficulty adjustment, users almost always receive questions that are appropriate for their skill level. If users answer questions correctly or learn more than the defined amount, then the proposed system provides them with encouraging feedback imagery. This is very similar to being rewarded for an achievable challenge in a game, and it can encourage users to study consistently.","collection-title":"Lecture Notes in Computer Science","container-title":"Games and Learning Alliance","DOI":"10.1007/978-3-319-40216-1_20","event-place":"Cham","ISBN":"978-3-319-40216-1","language":"en","page":"189-195","publisher":"Springer International Publishing","publisher-place":"Cham","source":"Springer Link","title":"English Vocabulary Learning System Based on Repetitive Learning and Rate-Matching Rule","author":[{"family":"Yang","given":"Jinsuk"},{"family":"Oh","given":"Kyoungsu"},{"family":"Youm","given":"Kiho"}],"editor":[{"family":"De Gloria","given":"Alessandro"},{"family":"Veltkamp","given":"Remco"}],"issued":{"date-parts":[["2016"]]}}}],"schema":"https://github.com/citation-style-language/schema/raw/master/csl-citation.json"} </w:instrText>
      </w:r>
      <w:r w:rsidR="008D6F84">
        <w:fldChar w:fldCharType="separate"/>
      </w:r>
      <w:r w:rsidR="008D6F84" w:rsidRPr="008D6F84">
        <w:t>(Yang, Oh and Youm, 2016)</w:t>
      </w:r>
      <w:r w:rsidR="008D6F84">
        <w:fldChar w:fldCharType="end"/>
      </w:r>
      <w:r w:rsidRPr="00471EF2">
        <w:t xml:space="preserve">. Empirical evidence reveals that EFL students who engaged in spaced repetition exercises for merely three minutes daily witnessed a threefold surge in long-term vocabulary retention </w:t>
      </w:r>
      <w:r w:rsidR="0027494C">
        <w:fldChar w:fldCharType="begin"/>
      </w:r>
      <w:r w:rsidR="0027494C">
        <w:instrText xml:space="preserve"> ADDIN ZOTERO_ITEM CSL_CITATION {"citationID":"aUDxc0kh","properties":{"formattedCitation":"(Chukharev-Hudilainen and Klepikova, 2016)","plainCitation":"(Chukharev-Hudilainen and Klepikova, 2016)","noteIndex":0},"citationItems":[{"id":172,"uris":["http://zotero.org/users/12186833/items/66PF9E3L"],"itemData":{"id":172,"type":"article-journal","abstract":"Abstract The purpose of the present paper is twofold; first, we present an empirical study evaluating the effectiveness of a novel CALL tool for foreign language vocabulary instruction based on spaced repetition of target vocabulary items. The study demonstrates that by spending an average of three minutes each day on automatically generated vocabulary activities, EFL students increased their long-term vocabulary retention rate three fold. Second, we demonstrate that the double-blind experiment design, which has become standard research practice in such extremely high-stakes fields as pharmacology and healthcare, has the potential of being successfully implemented in CALL research.","container-title":"CALICO Journal","ISSN":"0742-7778","issue":"3","note":"publisher: Equinox Publishing Ltd.","page":"334-354","source":"JSTOR","title":"The effectiveness of computer-based spaced repetition in foreign language vocabulary instruction: a double-blind study","title-short":"The effectiveness of computer-based spaced repetition in foreign language vocabulary instruction","volume":"33","author":[{"family":"Chukharev-Hudilainen","given":"Evgeny"},{"family":"Klepikova","given":"Tatiana A."}],"issued":{"date-parts":[["2016"]]}}}],"schema":"https://github.com/citation-style-language/schema/raw/master/csl-citation.json"} </w:instrText>
      </w:r>
      <w:r w:rsidR="0027494C">
        <w:fldChar w:fldCharType="separate"/>
      </w:r>
      <w:r w:rsidR="0027494C" w:rsidRPr="0027494C">
        <w:t>(Chukharev-Hudilainen and Klepikova, 2016)</w:t>
      </w:r>
      <w:r w:rsidR="0027494C">
        <w:fldChar w:fldCharType="end"/>
      </w:r>
      <w:r w:rsidRPr="00471EF2">
        <w:t>. Hence, the integration of a monitoring mechanism and a spaced repetition review system in educational software becomes indispensable.</w:t>
      </w:r>
    </w:p>
    <w:p w14:paraId="45BF86F9" w14:textId="06324BD6" w:rsidR="00F04B1F" w:rsidRPr="00471EF2" w:rsidRDefault="00F04B1F" w:rsidP="00F04B1F">
      <w:pPr>
        <w:spacing w:before="0" w:after="160" w:line="259" w:lineRule="auto"/>
      </w:pPr>
      <w:r>
        <w:t>In</w:t>
      </w:r>
      <w:r w:rsidR="00292419">
        <w:t xml:space="preserve"> summary</w:t>
      </w:r>
      <w:r>
        <w:t>, while ChatGPT holds</w:t>
      </w:r>
      <w:r w:rsidRPr="00471EF2">
        <w:t xml:space="preserve"> </w:t>
      </w:r>
      <w:r>
        <w:t xml:space="preserve">numerous </w:t>
      </w:r>
      <w:r w:rsidRPr="00471EF2">
        <w:t xml:space="preserve">advantages for </w:t>
      </w:r>
      <w:r w:rsidR="009C6A3C">
        <w:t>EFL</w:t>
      </w:r>
      <w:r w:rsidRPr="00471EF2">
        <w:t xml:space="preserve"> learners, its optimal utilization necessitates a </w:t>
      </w:r>
      <w:r>
        <w:t xml:space="preserve">combination </w:t>
      </w:r>
      <w:r w:rsidRPr="00471EF2">
        <w:t>of supplementary learning materials, efficient prompt management, voice integration, a robust learning tracking mechanism</w:t>
      </w:r>
      <w:r w:rsidR="0005595F">
        <w:t xml:space="preserve"> and spaced repetition strategy</w:t>
      </w:r>
      <w:r w:rsidRPr="00471EF2">
        <w:t>.</w:t>
      </w:r>
    </w:p>
    <w:p w14:paraId="1AEEE20D" w14:textId="13FE9FF2" w:rsidR="00D62678" w:rsidRDefault="00D62678" w:rsidP="0005595F">
      <w:pPr>
        <w:pStyle w:val="2"/>
      </w:pPr>
      <w:bookmarkStart w:id="5" w:name="_Toc144060609"/>
      <w:r>
        <w:t>Requirements Gathering</w:t>
      </w:r>
      <w:bookmarkEnd w:id="5"/>
    </w:p>
    <w:p w14:paraId="1FF94D3C" w14:textId="5C2C98E8" w:rsidR="00D62678" w:rsidRDefault="00BC33FF">
      <w:pPr>
        <w:spacing w:before="0"/>
        <w:jc w:val="left"/>
      </w:pPr>
      <w:r>
        <w:t xml:space="preserve">Basing on the </w:t>
      </w:r>
      <w:r w:rsidR="00C178FD">
        <w:t xml:space="preserve">previous </w:t>
      </w:r>
      <w:r>
        <w:t xml:space="preserve">literature review, this part will </w:t>
      </w:r>
      <w:r w:rsidR="00C178FD">
        <w:t>investigate</w:t>
      </w:r>
      <w:r>
        <w:t xml:space="preserve"> and compare functionality of the existing applications related to</w:t>
      </w:r>
      <w:r w:rsidR="00C178FD">
        <w:t xml:space="preserve"> </w:t>
      </w:r>
      <w:r w:rsidR="009C6A3C">
        <w:t>EFL</w:t>
      </w:r>
      <w:r w:rsidR="00C178FD">
        <w:t xml:space="preserve"> education</w:t>
      </w:r>
      <w:r>
        <w:t xml:space="preserve">. Furthermore, </w:t>
      </w:r>
      <w:r w:rsidR="00C178FD">
        <w:t xml:space="preserve">to obtain a deeper understanding of </w:t>
      </w:r>
      <w:r w:rsidR="00C178FD" w:rsidRPr="00C178FD">
        <w:t xml:space="preserve">user perspectives regarding </w:t>
      </w:r>
      <w:r w:rsidR="009C6A3C">
        <w:t>EFL</w:t>
      </w:r>
      <w:r w:rsidR="00C178FD" w:rsidRPr="00C178FD">
        <w:t xml:space="preserve"> software and the incorporation of ChatGPT, interviews were conducted with four </w:t>
      </w:r>
      <w:r w:rsidR="009C6A3C">
        <w:t>EFL</w:t>
      </w:r>
      <w:r w:rsidR="00C178FD" w:rsidRPr="00C178FD">
        <w:t xml:space="preserve"> learners.</w:t>
      </w:r>
    </w:p>
    <w:p w14:paraId="6493D136" w14:textId="601D9A1D" w:rsidR="00D62678" w:rsidRDefault="00C178FD" w:rsidP="00D62678">
      <w:pPr>
        <w:pStyle w:val="3"/>
      </w:pPr>
      <w:bookmarkStart w:id="6" w:name="_Toc144060610"/>
      <w:r>
        <w:t xml:space="preserve">Analysis of </w:t>
      </w:r>
      <w:r w:rsidR="00D62678" w:rsidRPr="00D62678">
        <w:t>Existing Applications</w:t>
      </w:r>
      <w:bookmarkEnd w:id="6"/>
    </w:p>
    <w:p w14:paraId="2C52F287" w14:textId="409ADC9A" w:rsidR="0005595F" w:rsidRDefault="0005595F" w:rsidP="00D62678">
      <w:r>
        <w:t xml:space="preserve">According to the result of literature review, five </w:t>
      </w:r>
      <w:r w:rsidR="00C178FD">
        <w:t>salient</w:t>
      </w:r>
      <w:r>
        <w:t xml:space="preserve"> features </w:t>
      </w:r>
      <w:r w:rsidR="00EB3C0E">
        <w:t>intrinsic</w:t>
      </w:r>
      <w:r w:rsidR="00C178FD">
        <w:t xml:space="preserve"> to </w:t>
      </w:r>
      <w:r w:rsidR="009C6A3C">
        <w:t>EFL</w:t>
      </w:r>
      <w:r>
        <w:t xml:space="preserve"> software were identified: </w:t>
      </w:r>
      <w:r w:rsidR="00EB3C0E">
        <w:t>integration</w:t>
      </w:r>
      <w:r>
        <w:t xml:space="preserve"> of AI technology, learning material, voice integration, learning tracking mechanism and spaced repetition review system. </w:t>
      </w:r>
      <w:r w:rsidR="00C178FD" w:rsidRPr="00C178FD">
        <w:t>While these form the primary attributes, other desirable features will al</w:t>
      </w:r>
      <w:r w:rsidR="00C178FD">
        <w:t>so be examined in this analysis</w:t>
      </w:r>
      <w:r w:rsidR="003D0DE9" w:rsidRPr="00C178FD">
        <w:t>.</w:t>
      </w:r>
      <w:r w:rsidR="003D0DE9">
        <w:t xml:space="preserve"> </w:t>
      </w:r>
      <w:r w:rsidR="00C178FD" w:rsidRPr="00C178FD">
        <w:t xml:space="preserve">For a comprehensive understanding, three </w:t>
      </w:r>
      <w:r w:rsidR="006F1636">
        <w:t>popular</w:t>
      </w:r>
      <w:r w:rsidR="00C178FD" w:rsidRPr="00C178FD">
        <w:t xml:space="preserve"> </w:t>
      </w:r>
      <w:r w:rsidR="009C6A3C">
        <w:t>EFL</w:t>
      </w:r>
      <w:r w:rsidR="00C178FD" w:rsidRPr="00C178FD">
        <w:t xml:space="preserve"> websites have been chosen</w:t>
      </w:r>
      <w:r w:rsidR="006F1636">
        <w:t xml:space="preserve"> for</w:t>
      </w:r>
      <w:r w:rsidR="00C178FD" w:rsidRPr="00C178FD">
        <w:t xml:space="preserve"> a thorough evaluation of the merits and potential shortcomi</w:t>
      </w:r>
      <w:r w:rsidR="006F1636">
        <w:t xml:space="preserve">ngs of these </w:t>
      </w:r>
      <w:r w:rsidR="00EB3C0E">
        <w:t>applications</w:t>
      </w:r>
      <w:r w:rsidR="00C178FD" w:rsidRPr="00C178FD">
        <w:t>.</w:t>
      </w:r>
    </w:p>
    <w:p w14:paraId="24BD81DF" w14:textId="62F7A115" w:rsidR="00EB3C0E" w:rsidRDefault="003D0DE9" w:rsidP="00D62678">
      <w:r w:rsidRPr="00EB3C0E">
        <w:rPr>
          <w:b/>
        </w:rPr>
        <w:t>Duolingo</w:t>
      </w:r>
      <w:r w:rsidR="00052ACE">
        <w:t xml:space="preserve"> </w:t>
      </w:r>
      <w:r w:rsidR="006F1636">
        <w:t xml:space="preserve">is one of the most popular </w:t>
      </w:r>
      <w:r w:rsidR="008C6463">
        <w:t>language learning</w:t>
      </w:r>
      <w:r w:rsidR="006F1636">
        <w:t xml:space="preserve"> applications. </w:t>
      </w:r>
      <w:r w:rsidR="00EB3C0E">
        <w:t>A</w:t>
      </w:r>
      <w:r w:rsidR="00EB3C0E" w:rsidRPr="00EB3C0E">
        <w:t xml:space="preserve">s presented in its introduction, </w:t>
      </w:r>
      <w:r w:rsidR="00EB3C0E">
        <w:t>it embraces</w:t>
      </w:r>
      <w:r w:rsidR="00EB3C0E" w:rsidRPr="00EB3C0E">
        <w:t xml:space="preserve"> the prowess of AI with established language pedagogies to curat</w:t>
      </w:r>
      <w:r w:rsidR="00EB3C0E">
        <w:t>e tailored learning courses</w:t>
      </w:r>
      <w:r w:rsidR="00EB3C0E">
        <w:fldChar w:fldCharType="begin"/>
      </w:r>
      <w:r w:rsidR="00EB3C0E">
        <w:instrText xml:space="preserve"> ADDIN ZOTERO_ITEM CSL_CITATION {"citationID":"eGkDIIij","properties":{"formattedCitation":"(Duolingo, 2023)","plainCitation":"(Duolingo, 2023)","noteIndex":0},"citationItems":[{"id":208,"uris":["http://zotero.org/users/12186833/items/AFXRP6QQ"],"itemData":{"id":208,"type":"webpage","abstract":"With our free mobile app or web and a few minutes a day, everyone can Duolingo. Learn 30+ languages online with bite-size lessons based on science.","container-title":"Duolingo","language":"en","title":"Learn a language for free","URL":"https://www.duolingo.com/","author":[{"family":"Duolingo","given":""}],"accessed":{"date-parts":[["2023",8,21]]},"issued":{"date-parts":[["2023",8,21]]}}}],"schema":"https://github.com/citation-style-language/schema/raw/master/csl-citation.json"} </w:instrText>
      </w:r>
      <w:r w:rsidR="00EB3C0E">
        <w:fldChar w:fldCharType="separate"/>
      </w:r>
      <w:r w:rsidR="00EB3C0E" w:rsidRPr="00EB3C0E">
        <w:t>(Duolingo, 2023)</w:t>
      </w:r>
      <w:r w:rsidR="00EB3C0E">
        <w:fldChar w:fldCharType="end"/>
      </w:r>
      <w:r w:rsidR="00EB3C0E" w:rsidRPr="00EB3C0E">
        <w:t>. The platform promises a co</w:t>
      </w:r>
      <w:r w:rsidR="00EB3C0E">
        <w:t>mprehensive curriculum that covers</w:t>
      </w:r>
      <w:r w:rsidR="00EB3C0E" w:rsidRPr="00EB3C0E">
        <w:t xml:space="preserve"> crucial language domains, such as reading, writing, l</w:t>
      </w:r>
      <w:r w:rsidR="00EB3C0E">
        <w:t>istening, and speaking. Although it also</w:t>
      </w:r>
      <w:r w:rsidR="00EB3C0E" w:rsidRPr="00EB3C0E">
        <w:t xml:space="preserve"> </w:t>
      </w:r>
      <w:r w:rsidR="00EB3C0E">
        <w:t>incorporates its voice function in courses and practices, the review system doesn’t follow spaced repetition rules.</w:t>
      </w:r>
      <w:r w:rsidR="00EB3C0E" w:rsidRPr="00EB3C0E">
        <w:t xml:space="preserve"> </w:t>
      </w:r>
      <w:r w:rsidR="00EB3C0E">
        <w:t xml:space="preserve">The website also </w:t>
      </w:r>
      <w:r w:rsidR="003D1B57">
        <w:t>emphasizes</w:t>
      </w:r>
      <w:r w:rsidR="00EB3C0E">
        <w:t xml:space="preserve"> </w:t>
      </w:r>
      <w:r w:rsidR="00EB3C0E" w:rsidRPr="00EB3C0E">
        <w:t xml:space="preserve">the gamified nature </w:t>
      </w:r>
      <w:r w:rsidR="00EB3C0E" w:rsidRPr="00EB3C0E">
        <w:lastRenderedPageBreak/>
        <w:t>of learning. Earning points, unlocking levels, and interacting with their mascot, Duo the Owl, are elements that underscore Duolingo's commitment to making language acquisition bo</w:t>
      </w:r>
      <w:r w:rsidR="00EB3C0E">
        <w:t xml:space="preserve">th engaging and habit-forming. </w:t>
      </w:r>
    </w:p>
    <w:p w14:paraId="6B84B500" w14:textId="12005233" w:rsidR="00596AD8" w:rsidRDefault="00596AD8" w:rsidP="00D62678">
      <w:r w:rsidRPr="00596AD8">
        <w:rPr>
          <w:b/>
        </w:rPr>
        <w:t>Glossika</w:t>
      </w:r>
      <w:r>
        <w:t xml:space="preserve"> </w:t>
      </w:r>
      <w:r w:rsidRPr="00596AD8">
        <w:t xml:space="preserve">positions itself as an </w:t>
      </w:r>
      <w:r>
        <w:t xml:space="preserve">innovative platform because of </w:t>
      </w:r>
      <w:r w:rsidRPr="00596AD8">
        <w:t>adaptive learning algorithms and an extensive database of handpicked sentences</w:t>
      </w:r>
      <w:r w:rsidR="008C6463">
        <w:t xml:space="preserve"> </w:t>
      </w:r>
      <w:r w:rsidR="008C6463">
        <w:fldChar w:fldCharType="begin"/>
      </w:r>
      <w:r w:rsidR="008C6463">
        <w:instrText xml:space="preserve"> ADDIN ZOTERO_ITEM CSL_CITATION {"citationID":"qHZtjBXq","properties":{"formattedCitation":"(Glossika, 2023)","plainCitation":"(Glossika, 2023)","noteIndex":0},"citationItems":[{"id":210,"uris":["http://zotero.org/users/12186833/items/DPBM9VV6"],"itemData":{"id":210,"type":"webpage","abstract":"Glossika leads you to fluency through massive exposure to level-appropriate sentences in your target language — all guided by adaptive learning algorithms.","language":"en","title":"Glossika Language Learning | Speak with Confidence","URL":"https://ai.glossika.com/","author":[{"family":"Glossika","given":""}],"accessed":{"date-parts":[["2023",8,21]]},"issued":{"date-parts":[["2023",8,21]]}}}],"schema":"https://github.com/citation-style-language/schema/raw/master/csl-citation.json"} </w:instrText>
      </w:r>
      <w:r w:rsidR="008C6463">
        <w:fldChar w:fldCharType="separate"/>
      </w:r>
      <w:r w:rsidR="008C6463" w:rsidRPr="008C6463">
        <w:t>(Glossika, 2023)</w:t>
      </w:r>
      <w:r w:rsidR="008C6463">
        <w:fldChar w:fldCharType="end"/>
      </w:r>
      <w:r w:rsidRPr="00596AD8">
        <w:t>. With a strong emphasis on customization, the platform crafts content in alignment with users' competency levels and interests. By immersing learners in full-sentence contextual practice, G</w:t>
      </w:r>
      <w:r>
        <w:t>lossika ensures a combination</w:t>
      </w:r>
      <w:r w:rsidRPr="00596AD8">
        <w:t xml:space="preserve"> of vocabulary, pronunciation,</w:t>
      </w:r>
      <w:r>
        <w:t xml:space="preserve"> listening, reading and writing practices. </w:t>
      </w:r>
      <w:r w:rsidRPr="00596AD8">
        <w:t>An</w:t>
      </w:r>
      <w:r>
        <w:t>other</w:t>
      </w:r>
      <w:r w:rsidRPr="00596AD8">
        <w:t xml:space="preserve"> intriguing aspect of Glossika's approach is its </w:t>
      </w:r>
      <w:r>
        <w:t xml:space="preserve">promised </w:t>
      </w:r>
      <w:r w:rsidRPr="00596AD8">
        <w:t xml:space="preserve">use of a spaced repetition algorithm, designed to obviate the often-daunting task of memorization. This ensures that learners receive timely prompts on phrases they're </w:t>
      </w:r>
      <w:r>
        <w:t>easily</w:t>
      </w:r>
      <w:r w:rsidRPr="00596AD8">
        <w:t xml:space="preserve"> to forget, offering a seamless learning curve. Furthermore, authenticity is </w:t>
      </w:r>
      <w:r w:rsidR="00057043">
        <w:t xml:space="preserve">emphasized </w:t>
      </w:r>
      <w:r w:rsidRPr="00596AD8">
        <w:t xml:space="preserve">by the platform's incorporation of native speaker audio for every sentence. This allows learners to not just assimilate accurate pronunciation but also self-assess their progress by recording and comparing their accents over time. </w:t>
      </w:r>
    </w:p>
    <w:p w14:paraId="63B262A1" w14:textId="2F11D8E1" w:rsidR="0075041B" w:rsidRDefault="00CA23E1" w:rsidP="00D62678">
      <w:r w:rsidRPr="00CA23E1">
        <w:rPr>
          <w:b/>
        </w:rPr>
        <w:t>Langotalk</w:t>
      </w:r>
      <w:r w:rsidRPr="00CA23E1">
        <w:t xml:space="preserve">, an innovative startup, harnesses the potential of ChatGPT technology to redefine </w:t>
      </w:r>
      <w:r w:rsidR="009C6A3C">
        <w:t>EFL</w:t>
      </w:r>
      <w:r w:rsidRPr="00CA23E1">
        <w:t xml:space="preserve"> education</w:t>
      </w:r>
      <w:r w:rsidR="008C6463">
        <w:t xml:space="preserve"> </w:t>
      </w:r>
      <w:r w:rsidR="008C6463">
        <w:fldChar w:fldCharType="begin"/>
      </w:r>
      <w:r w:rsidR="008C6463">
        <w:instrText xml:space="preserve"> ADDIN ZOTERO_ITEM CSL_CITATION {"citationID":"PjZ8yc4E","properties":{"formattedCitation":"(Langotalk, 2023)","plainCitation":"(Langotalk, 2023)","noteIndex":0},"citationItems":[{"id":212,"uris":["http://zotero.org/users/12186833/items/U6SM3W6M"],"itemData":{"id":212,"type":"webpage","abstract":"Have confident conversations in weeks instead of years.","container-title":"Langotalk","title":"Langotalk: Learn Languages 6x Faster with AI","title-short":"Langotalk","URL":"https://www.langotalk.org","author":[{"family":"Langotalk","given":""}],"accessed":{"date-parts":[["2023",8,21]]},"issued":{"date-parts":[["2023",8,21]]}}}],"schema":"https://github.com/citation-style-language/schema/raw/master/csl-citation.json"} </w:instrText>
      </w:r>
      <w:r w:rsidR="008C6463">
        <w:fldChar w:fldCharType="separate"/>
      </w:r>
      <w:r w:rsidR="008C6463" w:rsidRPr="008C6463">
        <w:t>(Langotalk, 2023)</w:t>
      </w:r>
      <w:r w:rsidR="008C6463">
        <w:fldChar w:fldCharType="end"/>
      </w:r>
      <w:r w:rsidRPr="00CA23E1">
        <w:t xml:space="preserve">. One of its standout features is the diversity of chatbots it offers, each </w:t>
      </w:r>
      <w:r>
        <w:t xml:space="preserve">built </w:t>
      </w:r>
      <w:r w:rsidRPr="00CA23E1">
        <w:t xml:space="preserve">with a distinct personality tailored to </w:t>
      </w:r>
      <w:r w:rsidR="00C83E1F">
        <w:t>imitate varied settings and</w:t>
      </w:r>
      <w:r w:rsidRPr="00CA23E1">
        <w:t xml:space="preserve"> specialized topics. This range enables learners to i</w:t>
      </w:r>
      <w:r w:rsidR="00C83E1F">
        <w:t xml:space="preserve">mmerse themselves in a </w:t>
      </w:r>
      <w:r w:rsidR="00C83E1F" w:rsidRPr="00CA23E1">
        <w:t>conversational context</w:t>
      </w:r>
      <w:r w:rsidRPr="00CA23E1">
        <w:t xml:space="preserve">. While it doesn't offer a structured curriculum, Langotalk </w:t>
      </w:r>
      <w:r w:rsidR="00C83E1F">
        <w:t>allows users</w:t>
      </w:r>
      <w:r w:rsidRPr="00CA23E1">
        <w:t xml:space="preserve"> to c</w:t>
      </w:r>
      <w:r w:rsidR="00C83E1F">
        <w:t>reate notes and log study items</w:t>
      </w:r>
      <w:r w:rsidRPr="00CA23E1">
        <w:t xml:space="preserve">. The chatbots </w:t>
      </w:r>
      <w:r w:rsidR="00C83E1F">
        <w:t xml:space="preserve">can </w:t>
      </w:r>
      <w:r w:rsidRPr="00CA23E1">
        <w:t>offer real-time, individualized feedback, acting not just as conve</w:t>
      </w:r>
      <w:r w:rsidR="00C83E1F">
        <w:t>rsational partners but also as tu</w:t>
      </w:r>
      <w:r w:rsidRPr="00CA23E1">
        <w:t xml:space="preserve">tors to guide on expression choices and grammatical structures. </w:t>
      </w:r>
      <w:r w:rsidR="00C83E1F">
        <w:t>However, t</w:t>
      </w:r>
      <w:r w:rsidRPr="00CA23E1">
        <w:t>he incorporation of voice input and output</w:t>
      </w:r>
      <w:r w:rsidR="00C83E1F">
        <w:t xml:space="preserve"> can only base on the conversation content. In addition</w:t>
      </w:r>
      <w:r w:rsidRPr="00CA23E1">
        <w:t xml:space="preserve">, a noticeable gap in Langotalk's offering is the absence of a robust learning tracking mechanism and a systematic review system, which might be essential for </w:t>
      </w:r>
      <w:r w:rsidR="009C6A3C">
        <w:t>EFL</w:t>
      </w:r>
      <w:r w:rsidR="00C83E1F">
        <w:t xml:space="preserve"> learners</w:t>
      </w:r>
      <w:r w:rsidRPr="00CA23E1">
        <w:t xml:space="preserve"> looking to monitor their progress methodically.</w:t>
      </w:r>
    </w:p>
    <w:p w14:paraId="20A95552" w14:textId="77777777" w:rsidR="00C83E1F" w:rsidRDefault="00C83E1F" w:rsidP="00D62678"/>
    <w:p w14:paraId="73E61EB2" w14:textId="4208C31F" w:rsidR="0075041B" w:rsidRDefault="0075041B" w:rsidP="00D62678"/>
    <w:p w14:paraId="653250DB" w14:textId="1DDCFF4A" w:rsidR="00C83E1F" w:rsidRDefault="00C83E1F" w:rsidP="00D62678"/>
    <w:p w14:paraId="423A7839" w14:textId="1D59C563" w:rsidR="00C83E1F" w:rsidRDefault="00C83E1F" w:rsidP="00D62678"/>
    <w:p w14:paraId="17F62216" w14:textId="2A9AC477" w:rsidR="00C83E1F" w:rsidRDefault="00C83E1F" w:rsidP="00D62678"/>
    <w:p w14:paraId="0E6FCB78" w14:textId="73A22261" w:rsidR="00C83E1F" w:rsidRDefault="00C83E1F" w:rsidP="00D62678"/>
    <w:p w14:paraId="2E0DD55B" w14:textId="63152B23" w:rsidR="00C83E1F" w:rsidRDefault="00C83E1F" w:rsidP="00D62678"/>
    <w:p w14:paraId="3E24CB8F" w14:textId="6E00BB94" w:rsidR="00C83E1F" w:rsidRDefault="00C83E1F" w:rsidP="00D62678"/>
    <w:p w14:paraId="2D291C85" w14:textId="14A7572E" w:rsidR="00C83E1F" w:rsidRDefault="00C83E1F" w:rsidP="00D62678"/>
    <w:p w14:paraId="72C84BFC" w14:textId="5C27D070" w:rsidR="00C83E1F" w:rsidRDefault="00C83E1F" w:rsidP="00D62678"/>
    <w:p w14:paraId="7E743D50" w14:textId="5DE3093B" w:rsidR="00C83E1F" w:rsidRDefault="00C83E1F" w:rsidP="00D62678"/>
    <w:p w14:paraId="69E601F6" w14:textId="6DCD4913" w:rsidR="00C83E1F" w:rsidRDefault="00290035" w:rsidP="00C83E1F">
      <w:pPr>
        <w:pStyle w:val="figurecaption"/>
      </w:pPr>
      <w:r>
        <w:lastRenderedPageBreak/>
        <w:t>Figure</w:t>
      </w:r>
      <w:r w:rsidR="00C83E1F">
        <w:t xml:space="preserve"> </w:t>
      </w:r>
      <w:r w:rsidR="00644885">
        <w:t>1</w:t>
      </w:r>
      <w:r w:rsidR="00C83E1F">
        <w:t xml:space="preserve">: </w:t>
      </w:r>
      <w:r w:rsidR="00C83E1F" w:rsidRPr="00C83E1F">
        <w:rPr>
          <w:b w:val="0"/>
        </w:rPr>
        <w:t>Comparison among Existing Applications</w:t>
      </w:r>
    </w:p>
    <w:tbl>
      <w:tblPr>
        <w:tblStyle w:val="ad"/>
        <w:tblW w:w="8613" w:type="dxa"/>
        <w:jc w:val="center"/>
        <w:tblLook w:val="04A0" w:firstRow="1" w:lastRow="0" w:firstColumn="1" w:lastColumn="0" w:noHBand="0" w:noVBand="1"/>
      </w:tblPr>
      <w:tblGrid>
        <w:gridCol w:w="2129"/>
        <w:gridCol w:w="2129"/>
        <w:gridCol w:w="2129"/>
        <w:gridCol w:w="2226"/>
      </w:tblGrid>
      <w:tr w:rsidR="0075041B" w14:paraId="0412A972" w14:textId="77777777" w:rsidTr="005B55FC">
        <w:trPr>
          <w:trHeight w:val="983"/>
          <w:jc w:val="center"/>
        </w:trPr>
        <w:tc>
          <w:tcPr>
            <w:tcW w:w="2129" w:type="dxa"/>
            <w:vAlign w:val="center"/>
          </w:tcPr>
          <w:p w14:paraId="7FD8071B" w14:textId="77777777" w:rsidR="0075041B" w:rsidRDefault="0075041B" w:rsidP="00052ACE">
            <w:pPr>
              <w:spacing w:before="0"/>
              <w:jc w:val="center"/>
            </w:pPr>
          </w:p>
        </w:tc>
        <w:tc>
          <w:tcPr>
            <w:tcW w:w="2129" w:type="dxa"/>
            <w:vAlign w:val="center"/>
          </w:tcPr>
          <w:p w14:paraId="1D95864E" w14:textId="3BF386AA" w:rsidR="0075041B" w:rsidRPr="005B55FC" w:rsidRDefault="0075041B" w:rsidP="00052ACE">
            <w:pPr>
              <w:spacing w:before="0"/>
              <w:jc w:val="center"/>
              <w:rPr>
                <w:b/>
              </w:rPr>
            </w:pPr>
            <w:r w:rsidRPr="005B55FC">
              <w:rPr>
                <w:b/>
              </w:rPr>
              <w:t>Duolingo</w:t>
            </w:r>
          </w:p>
        </w:tc>
        <w:tc>
          <w:tcPr>
            <w:tcW w:w="2129" w:type="dxa"/>
            <w:vAlign w:val="center"/>
          </w:tcPr>
          <w:p w14:paraId="0C4E1C9B" w14:textId="0D52EE9D" w:rsidR="0075041B" w:rsidRPr="005B55FC" w:rsidRDefault="0075041B" w:rsidP="00052ACE">
            <w:pPr>
              <w:spacing w:before="0"/>
              <w:jc w:val="center"/>
              <w:rPr>
                <w:b/>
              </w:rPr>
            </w:pPr>
            <w:r w:rsidRPr="005B55FC">
              <w:rPr>
                <w:b/>
              </w:rPr>
              <w:t>Glossika</w:t>
            </w:r>
          </w:p>
        </w:tc>
        <w:tc>
          <w:tcPr>
            <w:tcW w:w="2226" w:type="dxa"/>
            <w:vAlign w:val="center"/>
          </w:tcPr>
          <w:p w14:paraId="2BAC179D" w14:textId="310547FE" w:rsidR="0075041B" w:rsidRPr="005B55FC" w:rsidRDefault="0075041B" w:rsidP="00052ACE">
            <w:pPr>
              <w:spacing w:before="0"/>
              <w:jc w:val="center"/>
              <w:rPr>
                <w:b/>
              </w:rPr>
            </w:pPr>
            <w:r w:rsidRPr="005B55FC">
              <w:rPr>
                <w:b/>
              </w:rPr>
              <w:t>Langotalk</w:t>
            </w:r>
          </w:p>
        </w:tc>
      </w:tr>
      <w:tr w:rsidR="0075041B" w14:paraId="64ADD822" w14:textId="77777777" w:rsidTr="00834C39">
        <w:trPr>
          <w:jc w:val="center"/>
        </w:trPr>
        <w:tc>
          <w:tcPr>
            <w:tcW w:w="2129" w:type="dxa"/>
            <w:vAlign w:val="center"/>
          </w:tcPr>
          <w:p w14:paraId="5AFB31DC" w14:textId="4B074679" w:rsidR="0075041B" w:rsidRPr="00834C39" w:rsidRDefault="00052ACE" w:rsidP="005B55FC">
            <w:pPr>
              <w:spacing w:before="0"/>
              <w:jc w:val="center"/>
              <w:rPr>
                <w:b/>
              </w:rPr>
            </w:pPr>
            <w:r w:rsidRPr="00834C39">
              <w:rPr>
                <w:b/>
              </w:rPr>
              <w:t>AI T</w:t>
            </w:r>
            <w:r w:rsidR="0075041B" w:rsidRPr="00834C39">
              <w:rPr>
                <w:b/>
              </w:rPr>
              <w:t>echnology</w:t>
            </w:r>
          </w:p>
        </w:tc>
        <w:tc>
          <w:tcPr>
            <w:tcW w:w="2129" w:type="dxa"/>
            <w:vAlign w:val="center"/>
          </w:tcPr>
          <w:p w14:paraId="71B4AEA5" w14:textId="599A2451" w:rsidR="0075041B" w:rsidRDefault="005B55FC" w:rsidP="00834C39">
            <w:pPr>
              <w:spacing w:before="0"/>
              <w:jc w:val="left"/>
            </w:pPr>
            <w:r>
              <w:t>AI-powered   course recommendation and assessment</w:t>
            </w:r>
            <w:r w:rsidR="00057043">
              <w:t>.</w:t>
            </w:r>
          </w:p>
        </w:tc>
        <w:tc>
          <w:tcPr>
            <w:tcW w:w="2129" w:type="dxa"/>
            <w:vAlign w:val="center"/>
          </w:tcPr>
          <w:p w14:paraId="3B9CD518" w14:textId="5C3052F9" w:rsidR="0075041B" w:rsidRDefault="00834C39" w:rsidP="00834C39">
            <w:pPr>
              <w:spacing w:before="0"/>
              <w:jc w:val="left"/>
            </w:pPr>
            <w:r>
              <w:t>AI-powered voice recognition and review algorithm basing on learning behavior and spaced repetition</w:t>
            </w:r>
          </w:p>
        </w:tc>
        <w:tc>
          <w:tcPr>
            <w:tcW w:w="2226" w:type="dxa"/>
            <w:vAlign w:val="center"/>
          </w:tcPr>
          <w:p w14:paraId="0AA7DBF4" w14:textId="68B69D84" w:rsidR="0075041B" w:rsidRDefault="00834C39" w:rsidP="00834C39">
            <w:pPr>
              <w:spacing w:before="0"/>
              <w:jc w:val="left"/>
            </w:pPr>
            <w:r>
              <w:t>ChatGPT</w:t>
            </w:r>
          </w:p>
        </w:tc>
      </w:tr>
      <w:tr w:rsidR="0075041B" w14:paraId="4879F282" w14:textId="77777777" w:rsidTr="00834C39">
        <w:trPr>
          <w:jc w:val="center"/>
        </w:trPr>
        <w:tc>
          <w:tcPr>
            <w:tcW w:w="2129" w:type="dxa"/>
            <w:vAlign w:val="center"/>
          </w:tcPr>
          <w:p w14:paraId="7C498EE7" w14:textId="45F30751" w:rsidR="0075041B" w:rsidRPr="00834C39" w:rsidRDefault="00052ACE" w:rsidP="005B55FC">
            <w:pPr>
              <w:spacing w:before="0"/>
              <w:jc w:val="center"/>
              <w:rPr>
                <w:b/>
              </w:rPr>
            </w:pPr>
            <w:r w:rsidRPr="00834C39">
              <w:rPr>
                <w:b/>
              </w:rPr>
              <w:t>Learning M</w:t>
            </w:r>
            <w:r w:rsidR="0075041B" w:rsidRPr="00834C39">
              <w:rPr>
                <w:b/>
              </w:rPr>
              <w:t>aterial</w:t>
            </w:r>
          </w:p>
        </w:tc>
        <w:tc>
          <w:tcPr>
            <w:tcW w:w="2129" w:type="dxa"/>
            <w:vAlign w:val="center"/>
          </w:tcPr>
          <w:p w14:paraId="2CFC2C1B" w14:textId="2D87184C" w:rsidR="0075041B" w:rsidRDefault="005B55FC" w:rsidP="00834C39">
            <w:pPr>
              <w:spacing w:before="0"/>
              <w:jc w:val="left"/>
            </w:pPr>
            <w:r>
              <w:t>Well-structured</w:t>
            </w:r>
            <w:r w:rsidR="00052ACE">
              <w:t xml:space="preserve"> and </w:t>
            </w:r>
            <w:r>
              <w:t>interactive</w:t>
            </w:r>
            <w:r w:rsidR="00052ACE">
              <w:t xml:space="preserve"> cours</w:t>
            </w:r>
            <w:r>
              <w:t>es martials for different level</w:t>
            </w:r>
            <w:r w:rsidR="00057043">
              <w:t>.</w:t>
            </w:r>
          </w:p>
        </w:tc>
        <w:tc>
          <w:tcPr>
            <w:tcW w:w="2129" w:type="dxa"/>
            <w:vAlign w:val="center"/>
          </w:tcPr>
          <w:p w14:paraId="6134C8C5" w14:textId="30D49DB5" w:rsidR="0075041B" w:rsidRDefault="00834C39" w:rsidP="00834C39">
            <w:pPr>
              <w:spacing w:before="0"/>
              <w:jc w:val="left"/>
            </w:pPr>
            <w:r>
              <w:t>The sentences recommended by AI basing on user’s ability and preferences.</w:t>
            </w:r>
          </w:p>
        </w:tc>
        <w:tc>
          <w:tcPr>
            <w:tcW w:w="2226" w:type="dxa"/>
            <w:vAlign w:val="center"/>
          </w:tcPr>
          <w:p w14:paraId="410719EA" w14:textId="07FDC9BE" w:rsidR="0075041B" w:rsidRDefault="005B55FC" w:rsidP="00834C39">
            <w:pPr>
              <w:spacing w:before="0"/>
              <w:jc w:val="left"/>
            </w:pPr>
            <w:r>
              <w:t>No</w:t>
            </w:r>
            <w:r w:rsidR="00834C39">
              <w:t>t</w:t>
            </w:r>
            <w:r>
              <w:t xml:space="preserve"> provided</w:t>
            </w:r>
            <w:r w:rsidR="00834C39">
              <w:t>. Users can interact with chatbots directly and produce study content.</w:t>
            </w:r>
          </w:p>
        </w:tc>
      </w:tr>
      <w:tr w:rsidR="0075041B" w14:paraId="3594A78E" w14:textId="77777777" w:rsidTr="00834C39">
        <w:trPr>
          <w:jc w:val="center"/>
        </w:trPr>
        <w:tc>
          <w:tcPr>
            <w:tcW w:w="2129" w:type="dxa"/>
            <w:vAlign w:val="center"/>
          </w:tcPr>
          <w:p w14:paraId="09595087" w14:textId="27DEE2BF" w:rsidR="0075041B" w:rsidRPr="00834C39" w:rsidRDefault="00052ACE" w:rsidP="005B55FC">
            <w:pPr>
              <w:spacing w:before="0"/>
              <w:jc w:val="center"/>
              <w:rPr>
                <w:b/>
              </w:rPr>
            </w:pPr>
            <w:r w:rsidRPr="00834C39">
              <w:rPr>
                <w:b/>
              </w:rPr>
              <w:t>Voice Integration</w:t>
            </w:r>
          </w:p>
        </w:tc>
        <w:tc>
          <w:tcPr>
            <w:tcW w:w="2129" w:type="dxa"/>
            <w:vAlign w:val="center"/>
          </w:tcPr>
          <w:p w14:paraId="427302B7" w14:textId="47867E9D" w:rsidR="0075041B" w:rsidRDefault="005B55FC" w:rsidP="00834C39">
            <w:pPr>
              <w:spacing w:before="0"/>
              <w:jc w:val="left"/>
            </w:pPr>
            <w:r>
              <w:t>Voice input and output for materials and review exercises</w:t>
            </w:r>
            <w:r w:rsidR="00057043">
              <w:t>.</w:t>
            </w:r>
          </w:p>
        </w:tc>
        <w:tc>
          <w:tcPr>
            <w:tcW w:w="2129" w:type="dxa"/>
            <w:vAlign w:val="center"/>
          </w:tcPr>
          <w:p w14:paraId="513BFEBF" w14:textId="2635FFC4" w:rsidR="0075041B" w:rsidRDefault="00834C39" w:rsidP="00834C39">
            <w:pPr>
              <w:spacing w:before="0"/>
              <w:jc w:val="left"/>
            </w:pPr>
            <w:r>
              <w:t>Voice input and out for voc</w:t>
            </w:r>
            <w:r w:rsidR="00057043">
              <w:t>abulary and sentences practices.</w:t>
            </w:r>
          </w:p>
        </w:tc>
        <w:tc>
          <w:tcPr>
            <w:tcW w:w="2226" w:type="dxa"/>
            <w:vAlign w:val="center"/>
          </w:tcPr>
          <w:p w14:paraId="05A8BE2E" w14:textId="7E194383" w:rsidR="0075041B" w:rsidRDefault="00834C39" w:rsidP="00834C39">
            <w:pPr>
              <w:spacing w:before="0"/>
              <w:jc w:val="left"/>
            </w:pPr>
            <w:r>
              <w:t>Voice input and output for conversation texts.</w:t>
            </w:r>
          </w:p>
        </w:tc>
      </w:tr>
      <w:tr w:rsidR="0075041B" w14:paraId="7F212E71" w14:textId="77777777" w:rsidTr="00834C39">
        <w:trPr>
          <w:jc w:val="center"/>
        </w:trPr>
        <w:tc>
          <w:tcPr>
            <w:tcW w:w="2129" w:type="dxa"/>
            <w:vAlign w:val="center"/>
          </w:tcPr>
          <w:p w14:paraId="3B057021" w14:textId="5B65E253" w:rsidR="0075041B" w:rsidRPr="00834C39" w:rsidRDefault="00052ACE" w:rsidP="005B55FC">
            <w:pPr>
              <w:spacing w:before="0"/>
              <w:jc w:val="center"/>
              <w:rPr>
                <w:b/>
              </w:rPr>
            </w:pPr>
            <w:r w:rsidRPr="00834C39">
              <w:rPr>
                <w:b/>
              </w:rPr>
              <w:t>Learning Tracking Mechanism</w:t>
            </w:r>
          </w:p>
        </w:tc>
        <w:tc>
          <w:tcPr>
            <w:tcW w:w="2129" w:type="dxa"/>
            <w:vAlign w:val="center"/>
          </w:tcPr>
          <w:p w14:paraId="5AAB66FF" w14:textId="6494ECF3" w:rsidR="0075041B" w:rsidRDefault="005B55FC" w:rsidP="00834C39">
            <w:pPr>
              <w:spacing w:before="0"/>
              <w:jc w:val="left"/>
            </w:pPr>
            <w:r>
              <w:t>Record the courses which have accomplished</w:t>
            </w:r>
            <w:r w:rsidR="00057043">
              <w:t>.</w:t>
            </w:r>
          </w:p>
        </w:tc>
        <w:tc>
          <w:tcPr>
            <w:tcW w:w="2129" w:type="dxa"/>
            <w:vAlign w:val="center"/>
          </w:tcPr>
          <w:p w14:paraId="7C9B29A3" w14:textId="6BB61816" w:rsidR="0075041B" w:rsidRDefault="00834C39" w:rsidP="00834C39">
            <w:pPr>
              <w:spacing w:before="0"/>
              <w:jc w:val="left"/>
            </w:pPr>
            <w:r>
              <w:t>Well recorded study progress and review schedule.</w:t>
            </w:r>
          </w:p>
        </w:tc>
        <w:tc>
          <w:tcPr>
            <w:tcW w:w="2226" w:type="dxa"/>
            <w:vAlign w:val="center"/>
          </w:tcPr>
          <w:p w14:paraId="67994CB8" w14:textId="16B8879E" w:rsidR="0075041B" w:rsidRDefault="00834C39" w:rsidP="00834C39">
            <w:pPr>
              <w:spacing w:before="0"/>
              <w:jc w:val="left"/>
            </w:pPr>
            <w:r>
              <w:t>Not provided. But users can make study notes.</w:t>
            </w:r>
          </w:p>
        </w:tc>
      </w:tr>
      <w:tr w:rsidR="0075041B" w14:paraId="00170304" w14:textId="77777777" w:rsidTr="00834C39">
        <w:trPr>
          <w:jc w:val="center"/>
        </w:trPr>
        <w:tc>
          <w:tcPr>
            <w:tcW w:w="2129" w:type="dxa"/>
            <w:vAlign w:val="center"/>
          </w:tcPr>
          <w:p w14:paraId="52277D11" w14:textId="27A11B5E" w:rsidR="0075041B" w:rsidRPr="00834C39" w:rsidRDefault="00052ACE" w:rsidP="005B55FC">
            <w:pPr>
              <w:spacing w:before="0"/>
              <w:jc w:val="center"/>
              <w:rPr>
                <w:b/>
              </w:rPr>
            </w:pPr>
            <w:r w:rsidRPr="00834C39">
              <w:rPr>
                <w:b/>
              </w:rPr>
              <w:t>Spaced Repetition Review System</w:t>
            </w:r>
          </w:p>
        </w:tc>
        <w:tc>
          <w:tcPr>
            <w:tcW w:w="2129" w:type="dxa"/>
            <w:vAlign w:val="center"/>
          </w:tcPr>
          <w:p w14:paraId="4FF5C7BF" w14:textId="719795CD" w:rsidR="0075041B" w:rsidRDefault="00052ACE" w:rsidP="00834C39">
            <w:pPr>
              <w:spacing w:before="0"/>
              <w:jc w:val="left"/>
            </w:pPr>
            <w:r>
              <w:t xml:space="preserve">Review system but </w:t>
            </w:r>
            <w:r w:rsidR="005B55FC">
              <w:t xml:space="preserve">does </w:t>
            </w:r>
            <w:r>
              <w:t>not mentio</w:t>
            </w:r>
            <w:r w:rsidR="005B55FC">
              <w:t>n using</w:t>
            </w:r>
            <w:r>
              <w:t xml:space="preserve"> spaced repetition strategy.</w:t>
            </w:r>
          </w:p>
        </w:tc>
        <w:tc>
          <w:tcPr>
            <w:tcW w:w="2129" w:type="dxa"/>
            <w:vAlign w:val="center"/>
          </w:tcPr>
          <w:p w14:paraId="22FCCAAC" w14:textId="0C80863E" w:rsidR="0075041B" w:rsidRDefault="005B55FC" w:rsidP="00834C39">
            <w:pPr>
              <w:spacing w:before="0"/>
              <w:jc w:val="left"/>
            </w:pPr>
            <w:r>
              <w:t>Individualized review schedule using s</w:t>
            </w:r>
            <w:r w:rsidR="00052ACE">
              <w:t xml:space="preserve">paced repetition </w:t>
            </w:r>
            <w:r>
              <w:t>algorithm</w:t>
            </w:r>
            <w:r w:rsidR="00057043">
              <w:t>.</w:t>
            </w:r>
          </w:p>
        </w:tc>
        <w:tc>
          <w:tcPr>
            <w:tcW w:w="2226" w:type="dxa"/>
            <w:vAlign w:val="center"/>
          </w:tcPr>
          <w:p w14:paraId="56F7EB9E" w14:textId="0F8D452E" w:rsidR="0075041B" w:rsidRDefault="005B55FC" w:rsidP="00834C39">
            <w:pPr>
              <w:spacing w:before="0"/>
              <w:jc w:val="left"/>
            </w:pPr>
            <w:r>
              <w:t>No review system</w:t>
            </w:r>
            <w:r w:rsidR="00834C39">
              <w:t>.</w:t>
            </w:r>
          </w:p>
        </w:tc>
      </w:tr>
      <w:tr w:rsidR="00052ACE" w14:paraId="0B30BDAF" w14:textId="77777777" w:rsidTr="00834C39">
        <w:trPr>
          <w:jc w:val="center"/>
        </w:trPr>
        <w:tc>
          <w:tcPr>
            <w:tcW w:w="2129" w:type="dxa"/>
            <w:vAlign w:val="center"/>
          </w:tcPr>
          <w:p w14:paraId="7EADA9AE" w14:textId="6C315C5E" w:rsidR="00052ACE" w:rsidRPr="00834C39" w:rsidRDefault="00052ACE" w:rsidP="005B55FC">
            <w:pPr>
              <w:spacing w:before="0"/>
              <w:jc w:val="center"/>
              <w:rPr>
                <w:b/>
              </w:rPr>
            </w:pPr>
            <w:r w:rsidRPr="00834C39">
              <w:rPr>
                <w:b/>
              </w:rPr>
              <w:t>Other</w:t>
            </w:r>
          </w:p>
        </w:tc>
        <w:tc>
          <w:tcPr>
            <w:tcW w:w="2129" w:type="dxa"/>
            <w:vAlign w:val="center"/>
          </w:tcPr>
          <w:p w14:paraId="675365FB" w14:textId="0FFEC42D" w:rsidR="00052ACE" w:rsidRDefault="00052ACE" w:rsidP="00834C39">
            <w:pPr>
              <w:spacing w:before="0"/>
              <w:jc w:val="left"/>
            </w:pPr>
            <w:r>
              <w:t xml:space="preserve">Gamification and </w:t>
            </w:r>
            <w:r w:rsidR="00834C39">
              <w:t>v</w:t>
            </w:r>
            <w:r>
              <w:t xml:space="preserve">irtual </w:t>
            </w:r>
            <w:r w:rsidR="00834C39">
              <w:t>r</w:t>
            </w:r>
            <w:r>
              <w:t>ewards for achievements.</w:t>
            </w:r>
          </w:p>
        </w:tc>
        <w:tc>
          <w:tcPr>
            <w:tcW w:w="2129" w:type="dxa"/>
            <w:vAlign w:val="center"/>
          </w:tcPr>
          <w:p w14:paraId="057C2C13" w14:textId="670FFD77" w:rsidR="00052ACE" w:rsidRDefault="00834C39" w:rsidP="00834C39">
            <w:pPr>
              <w:spacing w:before="0"/>
              <w:jc w:val="left"/>
            </w:pPr>
            <w:r>
              <w:t>Weekly study report.</w:t>
            </w:r>
          </w:p>
        </w:tc>
        <w:tc>
          <w:tcPr>
            <w:tcW w:w="2226" w:type="dxa"/>
            <w:vAlign w:val="center"/>
          </w:tcPr>
          <w:p w14:paraId="07B378DF" w14:textId="36720666" w:rsidR="00052ACE" w:rsidRDefault="00834C39" w:rsidP="00834C39">
            <w:pPr>
              <w:spacing w:before="0"/>
              <w:jc w:val="left"/>
            </w:pPr>
            <w:r>
              <w:t>Various chatbots with different personality.</w:t>
            </w:r>
          </w:p>
        </w:tc>
      </w:tr>
    </w:tbl>
    <w:p w14:paraId="2DB071EE" w14:textId="5F887592" w:rsidR="003D0DE9" w:rsidRPr="00D62678" w:rsidRDefault="00916607" w:rsidP="00D62678">
      <w:r w:rsidRPr="00916607">
        <w:t xml:space="preserve">The comparative analysis of the three </w:t>
      </w:r>
      <w:r w:rsidR="009C6A3C">
        <w:t>EFL</w:t>
      </w:r>
      <w:r w:rsidRPr="00916607">
        <w:t xml:space="preserve"> education software, as presented in the table</w:t>
      </w:r>
      <w:r>
        <w:t xml:space="preserve"> above</w:t>
      </w:r>
      <w:r w:rsidRPr="00916607">
        <w:t>, highlights distinct strengths and areas of improvement for each. Traditional</w:t>
      </w:r>
      <w:r>
        <w:t xml:space="preserve"> application</w:t>
      </w:r>
      <w:r w:rsidRPr="00916607">
        <w:t xml:space="preserve">, Duolingo and Glossika, prioritize high-quality learning materials, underscored by their robust learning and review mechanisms. </w:t>
      </w:r>
      <w:r w:rsidR="00B84892">
        <w:t>However, t</w:t>
      </w:r>
      <w:r w:rsidRPr="00916607">
        <w:t>heir structured approach</w:t>
      </w:r>
      <w:r w:rsidR="00B84892">
        <w:t xml:space="preserve"> </w:t>
      </w:r>
      <w:r w:rsidRPr="00916607">
        <w:t xml:space="preserve">may somewhat </w:t>
      </w:r>
      <w:r w:rsidR="00B84892">
        <w:t xml:space="preserve">scarify </w:t>
      </w:r>
      <w:r w:rsidRPr="00916607">
        <w:t xml:space="preserve">the flexibility and tailored experiences many modern learners seek. In contrast, Langotalk, capitalizing on its innovative approach, </w:t>
      </w:r>
      <w:r w:rsidR="00B84892">
        <w:t>outstands</w:t>
      </w:r>
      <w:r w:rsidRPr="00916607">
        <w:t xml:space="preserve"> in delivering rich, personalized learning experiences tailored to individual </w:t>
      </w:r>
      <w:r w:rsidR="009C6A3C">
        <w:t>EFL</w:t>
      </w:r>
      <w:r w:rsidRPr="00916607">
        <w:t xml:space="preserve"> learners.</w:t>
      </w:r>
      <w:r w:rsidR="00B84892">
        <w:t xml:space="preserve"> Meanwhile</w:t>
      </w:r>
      <w:r w:rsidRPr="00916607">
        <w:t>, its conspicuous absence of a learning progress monitoring</w:t>
      </w:r>
      <w:r w:rsidR="00B84892">
        <w:t xml:space="preserve"> system, week</w:t>
      </w:r>
      <w:r w:rsidRPr="00916607">
        <w:t xml:space="preserve"> quality assurance for </w:t>
      </w:r>
      <w:r w:rsidR="00B84892">
        <w:t xml:space="preserve">learning </w:t>
      </w:r>
      <w:r w:rsidRPr="00916607">
        <w:t>materials, and a systematic review mechanism somewhat diminish its overall user experience. Noteworthy across the board, though, is the seamless integration of voice features, enhan</w:t>
      </w:r>
      <w:r w:rsidR="00B84892">
        <w:t>cing the user's learning experience</w:t>
      </w:r>
      <w:r w:rsidRPr="00916607">
        <w:t xml:space="preserve"> in all t</w:t>
      </w:r>
      <w:r w:rsidR="00B84892">
        <w:t>he platforms</w:t>
      </w:r>
      <w:r w:rsidRPr="00916607">
        <w:t>.</w:t>
      </w:r>
      <w:r w:rsidRPr="00916607">
        <w:rPr>
          <w:rFonts w:hint="eastAsia"/>
          <w:vanish/>
        </w:rPr>
        <w:t>窗体</w:t>
      </w:r>
      <w:r w:rsidRPr="00916607">
        <w:rPr>
          <w:rFonts w:ascii="微软雅黑" w:eastAsia="微软雅黑" w:hAnsi="微软雅黑" w:cs="微软雅黑" w:hint="eastAsia"/>
          <w:vanish/>
        </w:rPr>
        <w:t>顶</w:t>
      </w:r>
      <w:r w:rsidRPr="00916607">
        <w:rPr>
          <w:rFonts w:hint="eastAsia"/>
          <w:vanish/>
        </w:rPr>
        <w:t>端</w:t>
      </w:r>
    </w:p>
    <w:p w14:paraId="23A898C8" w14:textId="5A65D4CB" w:rsidR="00D62678" w:rsidRDefault="00D62678" w:rsidP="00D62678">
      <w:pPr>
        <w:pStyle w:val="3"/>
      </w:pPr>
      <w:bookmarkStart w:id="7" w:name="_Toc144060611"/>
      <w:r>
        <w:t>Interviews</w:t>
      </w:r>
      <w:bookmarkEnd w:id="7"/>
    </w:p>
    <w:p w14:paraId="3ADF62AB" w14:textId="73A37EBF" w:rsidR="00AB561A" w:rsidRDefault="00AB561A" w:rsidP="00D62678">
      <w:r>
        <w:t xml:space="preserve">To </w:t>
      </w:r>
      <w:r w:rsidR="008C6463">
        <w:t xml:space="preserve">gain </w:t>
      </w:r>
      <w:r>
        <w:t>richer insights into</w:t>
      </w:r>
      <w:r w:rsidR="008C6463">
        <w:t xml:space="preserve"> the experiences of perspective </w:t>
      </w:r>
      <w:r w:rsidR="00B64636">
        <w:t xml:space="preserve">learners using </w:t>
      </w:r>
      <w:r w:rsidR="009C6A3C">
        <w:t>EFL</w:t>
      </w:r>
      <w:r w:rsidR="00B64636">
        <w:t xml:space="preserve"> education software and ChatGPT, four </w:t>
      </w:r>
      <w:r>
        <w:t>participants were</w:t>
      </w:r>
      <w:r w:rsidR="00B64636">
        <w:t xml:space="preserve"> recruited to join a</w:t>
      </w:r>
      <w:r>
        <w:t>n</w:t>
      </w:r>
      <w:r w:rsidR="00B64636">
        <w:t xml:space="preserve"> </w:t>
      </w:r>
      <w:r>
        <w:t xml:space="preserve">structured </w:t>
      </w:r>
      <w:r w:rsidR="00B64636">
        <w:t xml:space="preserve">interview, </w:t>
      </w:r>
      <w:r w:rsidRPr="00AB561A">
        <w:t>the details of which are provided in Appendix A</w:t>
      </w:r>
      <w:r w:rsidR="00B64636">
        <w:t>.</w:t>
      </w:r>
      <w:r>
        <w:t xml:space="preserve"> </w:t>
      </w:r>
      <w:r w:rsidRPr="00AB561A">
        <w:t xml:space="preserve">These </w:t>
      </w:r>
      <w:r w:rsidRPr="00AB561A">
        <w:lastRenderedPageBreak/>
        <w:t>participants, native speakers of either Mandarin or Cantonese, reside in the UK.</w:t>
      </w:r>
      <w:r w:rsidR="00B64636">
        <w:t xml:space="preserve"> </w:t>
      </w:r>
      <w:r w:rsidRPr="00AB561A">
        <w:t xml:space="preserve">Findings indicated that while all participants had utilized EFL software for English language learning, their familiarity with ChatGPT's interactive features didn't necessarily sway their preference. Despite recognizing the potential benefits of ChatGPT in facilitating English acquisition, traditional EFL education software remained their primary choice. Their preference was attributed to two notable factors: the lack of voice integration in ChatGPT and its absence of a systematic learning and review monitoring system. These reasons echo the sentiments expressed in our earlier discussions. </w:t>
      </w:r>
      <w:r>
        <w:t>The insights garnered from the interviews contribute to</w:t>
      </w:r>
      <w:r w:rsidRPr="00AB561A">
        <w:t xml:space="preserve"> the </w:t>
      </w:r>
      <w:r>
        <w:t xml:space="preserve">establishment of </w:t>
      </w:r>
      <w:r w:rsidRPr="00AB561A">
        <w:t>application requirements, which will be elaborated upon in the subsequent section.</w:t>
      </w:r>
    </w:p>
    <w:p w14:paraId="42C8FE9F" w14:textId="64D10A87" w:rsidR="00D62678" w:rsidRDefault="00F76445" w:rsidP="00F76445">
      <w:pPr>
        <w:pStyle w:val="2"/>
      </w:pPr>
      <w:bookmarkStart w:id="8" w:name="_Toc144060612"/>
      <w:r>
        <w:t xml:space="preserve">Application </w:t>
      </w:r>
      <w:r w:rsidR="00B64636">
        <w:t>Requirements</w:t>
      </w:r>
      <w:bookmarkEnd w:id="8"/>
    </w:p>
    <w:p w14:paraId="22F19551" w14:textId="6FA25BFA" w:rsidR="00D62678" w:rsidRPr="00D62678" w:rsidRDefault="00730C4A" w:rsidP="00D62678">
      <w:r>
        <w:t xml:space="preserve">Through the above-mentioned research, </w:t>
      </w:r>
      <w:r w:rsidR="0089402A" w:rsidRPr="0089402A">
        <w:t>a compilation of vital features has been identified.</w:t>
      </w:r>
      <w:r w:rsidR="0089402A">
        <w:t xml:space="preserve"> </w:t>
      </w:r>
      <w:r w:rsidR="0089402A" w:rsidRPr="0089402A">
        <w:t>These features were prioritized using the MoSCoW methodology (refer to Appendix B) and substantiated with user stories (</w:t>
      </w:r>
      <w:r w:rsidR="0089402A">
        <w:t xml:space="preserve">refer to </w:t>
      </w:r>
      <w:r w:rsidR="0089402A" w:rsidRPr="0089402A">
        <w:t xml:space="preserve">Appendix C). This section delves into the key functional and non-functional requirements for the proposed application, </w:t>
      </w:r>
      <w:r w:rsidR="0089402A" w:rsidRPr="0089402A">
        <w:rPr>
          <w:i/>
          <w:iCs/>
        </w:rPr>
        <w:t>Langbuddy</w:t>
      </w:r>
      <w:r w:rsidR="0089402A" w:rsidRPr="0089402A">
        <w:t>.</w:t>
      </w:r>
    </w:p>
    <w:p w14:paraId="45B1422D" w14:textId="48EF65EB" w:rsidR="00730C4A" w:rsidRDefault="00730C4A" w:rsidP="00730C4A">
      <w:pPr>
        <w:pStyle w:val="3"/>
      </w:pPr>
      <w:bookmarkStart w:id="9" w:name="_Toc144060613"/>
      <w:r>
        <w:t>Functional Requirements</w:t>
      </w:r>
      <w:bookmarkEnd w:id="9"/>
    </w:p>
    <w:p w14:paraId="7E6924B1" w14:textId="193D7957" w:rsidR="0089402A" w:rsidRDefault="0089402A" w:rsidP="00730C4A">
      <w:r w:rsidRPr="0089402A">
        <w:t xml:space="preserve">For an </w:t>
      </w:r>
      <w:r w:rsidR="00B23A22">
        <w:t>adaptive</w:t>
      </w:r>
      <w:r w:rsidRPr="0089402A">
        <w:t xml:space="preserve"> </w:t>
      </w:r>
      <w:r w:rsidR="00B23A22">
        <w:t xml:space="preserve">and holistic </w:t>
      </w:r>
      <w:r w:rsidRPr="0089402A">
        <w:t xml:space="preserve">EFL learning experience, </w:t>
      </w:r>
      <w:r>
        <w:rPr>
          <w:iCs/>
        </w:rPr>
        <w:t xml:space="preserve">the application </w:t>
      </w:r>
      <w:r w:rsidRPr="0089402A">
        <w:t xml:space="preserve">is designed </w:t>
      </w:r>
      <w:r>
        <w:t>around</w:t>
      </w:r>
      <w:r w:rsidRPr="0089402A">
        <w:t xml:space="preserve"> four </w:t>
      </w:r>
      <w:r>
        <w:t>main</w:t>
      </w:r>
      <w:r w:rsidRPr="0089402A">
        <w:t xml:space="preserve"> functional </w:t>
      </w:r>
      <w:r w:rsidR="00B23A22">
        <w:t>requiremen</w:t>
      </w:r>
      <w:r w:rsidR="00B23A22" w:rsidRPr="0089402A">
        <w:t>ts</w:t>
      </w:r>
      <w:r w:rsidRPr="0089402A">
        <w:t>:</w:t>
      </w:r>
    </w:p>
    <w:p w14:paraId="63D08BD1" w14:textId="77777777" w:rsidR="007E6617" w:rsidRPr="00F0152F" w:rsidRDefault="007E6617" w:rsidP="007E6617">
      <w:pPr>
        <w:rPr>
          <w:b/>
          <w:u w:val="single"/>
        </w:rPr>
      </w:pPr>
      <w:r w:rsidRPr="00F0152F">
        <w:rPr>
          <w:b/>
          <w:u w:val="single"/>
        </w:rPr>
        <w:t xml:space="preserve">Structured Learning Material </w:t>
      </w:r>
    </w:p>
    <w:p w14:paraId="5290B2C8" w14:textId="77777777" w:rsidR="007E6617" w:rsidRPr="00DB4C8E" w:rsidRDefault="007E6617" w:rsidP="007E6617">
      <w:pPr>
        <w:numPr>
          <w:ilvl w:val="0"/>
          <w:numId w:val="37"/>
        </w:numPr>
        <w:tabs>
          <w:tab w:val="clear" w:pos="720"/>
          <w:tab w:val="num" w:pos="426"/>
        </w:tabs>
        <w:ind w:left="284" w:hanging="284"/>
      </w:pPr>
      <w:r w:rsidRPr="00DB4C8E">
        <w:rPr>
          <w:b/>
          <w:bCs/>
        </w:rPr>
        <w:t>Diverse Course Offerings</w:t>
      </w:r>
      <w:r w:rsidRPr="00DB4C8E">
        <w:t xml:space="preserve">: The platform </w:t>
      </w:r>
      <w:r>
        <w:t xml:space="preserve">should provide </w:t>
      </w:r>
      <w:r w:rsidRPr="00DB4C8E">
        <w:t>a spectrum of EFL cou</w:t>
      </w:r>
      <w:r>
        <w:t>rses, allowing users to select</w:t>
      </w:r>
      <w:r w:rsidRPr="00DB4C8E">
        <w:t xml:space="preserve"> specific areas</w:t>
      </w:r>
      <w:r>
        <w:t xml:space="preserve"> and levels</w:t>
      </w:r>
      <w:r w:rsidRPr="00DB4C8E">
        <w:t xml:space="preserve"> they wish to bolster.</w:t>
      </w:r>
    </w:p>
    <w:p w14:paraId="6664B7EC" w14:textId="1ED635BC" w:rsidR="007E6617" w:rsidRDefault="007E6617" w:rsidP="00730C4A">
      <w:pPr>
        <w:numPr>
          <w:ilvl w:val="0"/>
          <w:numId w:val="37"/>
        </w:numPr>
        <w:tabs>
          <w:tab w:val="clear" w:pos="720"/>
          <w:tab w:val="num" w:pos="426"/>
        </w:tabs>
        <w:ind w:left="284" w:hanging="284"/>
      </w:pPr>
      <w:r w:rsidRPr="00DB4C8E">
        <w:rPr>
          <w:b/>
          <w:bCs/>
        </w:rPr>
        <w:t>Seamless Integration</w:t>
      </w:r>
      <w:r w:rsidRPr="00DB4C8E">
        <w:t>: Learning materials can b</w:t>
      </w:r>
      <w:r>
        <w:t>e effortlessly integrated into the</w:t>
      </w:r>
      <w:r w:rsidRPr="00DB4C8E">
        <w:t xml:space="preserve"> study plan</w:t>
      </w:r>
      <w:r>
        <w:t xml:space="preserve"> system</w:t>
      </w:r>
      <w:r w:rsidRPr="00DB4C8E">
        <w:t>, auto-generating a structured</w:t>
      </w:r>
      <w:r>
        <w:t xml:space="preserve"> study tasks with a pre-built schedule</w:t>
      </w:r>
      <w:r w:rsidRPr="00DB4C8E">
        <w:t>.</w:t>
      </w:r>
    </w:p>
    <w:p w14:paraId="3B3FE675" w14:textId="5FB358F9" w:rsidR="00617F14" w:rsidRPr="00F0152F" w:rsidRDefault="00617F14" w:rsidP="00730C4A">
      <w:pPr>
        <w:rPr>
          <w:b/>
          <w:u w:val="single"/>
        </w:rPr>
      </w:pPr>
      <w:r w:rsidRPr="00F0152F">
        <w:rPr>
          <w:b/>
          <w:u w:val="single"/>
        </w:rPr>
        <w:t>Study Plan System</w:t>
      </w:r>
    </w:p>
    <w:p w14:paraId="4514E0E2" w14:textId="407569D5" w:rsidR="00DB4C8E" w:rsidRPr="00DB4C8E" w:rsidRDefault="00DB4C8E" w:rsidP="00DB4C8E">
      <w:pPr>
        <w:numPr>
          <w:ilvl w:val="0"/>
          <w:numId w:val="36"/>
        </w:numPr>
        <w:tabs>
          <w:tab w:val="clear" w:pos="720"/>
          <w:tab w:val="num" w:pos="284"/>
        </w:tabs>
        <w:ind w:left="284" w:hanging="284"/>
      </w:pPr>
      <w:r w:rsidRPr="00DB4C8E">
        <w:rPr>
          <w:b/>
          <w:bCs/>
        </w:rPr>
        <w:t>Customization</w:t>
      </w:r>
      <w:r w:rsidRPr="00DB4C8E">
        <w:t>: Users can craft and schedule their st</w:t>
      </w:r>
      <w:r>
        <w:t>udy tasks</w:t>
      </w:r>
      <w:r w:rsidRPr="00DB4C8E">
        <w:t xml:space="preserve"> to</w:t>
      </w:r>
      <w:r>
        <w:t xml:space="preserve"> fulfill</w:t>
      </w:r>
      <w:r w:rsidRPr="00DB4C8E">
        <w:t xml:space="preserve"> their </w:t>
      </w:r>
      <w:r w:rsidR="007E6617">
        <w:t>unique</w:t>
      </w:r>
      <w:r w:rsidRPr="00DB4C8E">
        <w:t xml:space="preserve"> learning needs. This fosters auto</w:t>
      </w:r>
      <w:r>
        <w:t>nomy, enabling learners to manage</w:t>
      </w:r>
      <w:r w:rsidRPr="00DB4C8E">
        <w:t xml:space="preserve"> their educational journey</w:t>
      </w:r>
      <w:r>
        <w:t xml:space="preserve"> flexibly</w:t>
      </w:r>
      <w:r w:rsidRPr="00DB4C8E">
        <w:t>.</w:t>
      </w:r>
    </w:p>
    <w:p w14:paraId="4D0426DA" w14:textId="0D333304" w:rsidR="00DB4C8E" w:rsidRPr="00DB4C8E" w:rsidRDefault="00DB4C8E" w:rsidP="00DB4C8E">
      <w:pPr>
        <w:numPr>
          <w:ilvl w:val="0"/>
          <w:numId w:val="36"/>
        </w:numPr>
        <w:tabs>
          <w:tab w:val="clear" w:pos="720"/>
          <w:tab w:val="num" w:pos="284"/>
        </w:tabs>
        <w:ind w:left="284" w:hanging="284"/>
      </w:pPr>
      <w:r w:rsidRPr="00DB4C8E">
        <w:rPr>
          <w:b/>
          <w:bCs/>
        </w:rPr>
        <w:t>Adaptability</w:t>
      </w:r>
      <w:r>
        <w:t>: Users can inspect and modify</w:t>
      </w:r>
      <w:r w:rsidRPr="00DB4C8E">
        <w:t xml:space="preserve"> their learning </w:t>
      </w:r>
      <w:r>
        <w:t>content and schedule</w:t>
      </w:r>
      <w:r w:rsidRPr="00DB4C8E">
        <w:t xml:space="preserve"> as required.</w:t>
      </w:r>
    </w:p>
    <w:p w14:paraId="3353507D" w14:textId="78057CA4" w:rsidR="00DB4C8E" w:rsidRPr="00DB4C8E" w:rsidRDefault="00F0152F" w:rsidP="00DB4C8E">
      <w:pPr>
        <w:numPr>
          <w:ilvl w:val="0"/>
          <w:numId w:val="36"/>
        </w:numPr>
        <w:tabs>
          <w:tab w:val="clear" w:pos="720"/>
          <w:tab w:val="num" w:pos="284"/>
        </w:tabs>
        <w:ind w:left="284" w:hanging="284"/>
      </w:pPr>
      <w:r w:rsidRPr="00F0152F">
        <w:rPr>
          <w:b/>
          <w:bCs/>
        </w:rPr>
        <w:t xml:space="preserve">Analytical Overview: </w:t>
      </w:r>
      <w:r w:rsidR="00DB4C8E" w:rsidRPr="00DB4C8E">
        <w:t>The p</w:t>
      </w:r>
      <w:r w:rsidR="00DB4C8E">
        <w:t>latform offers statistical overview</w:t>
      </w:r>
      <w:r w:rsidR="00DB4C8E" w:rsidRPr="00DB4C8E">
        <w:t xml:space="preserve"> of a user's learning trajectory, enhancing their ability to strategize and plan ahead.</w:t>
      </w:r>
    </w:p>
    <w:p w14:paraId="4A050CBA" w14:textId="464BC821" w:rsidR="00617F14" w:rsidRPr="00F0152F" w:rsidRDefault="00617F14" w:rsidP="00730C4A">
      <w:pPr>
        <w:rPr>
          <w:b/>
          <w:u w:val="single"/>
        </w:rPr>
      </w:pPr>
      <w:r w:rsidRPr="00F0152F">
        <w:rPr>
          <w:b/>
          <w:u w:val="single"/>
        </w:rPr>
        <w:t xml:space="preserve">Tailored AI Chatbot with </w:t>
      </w:r>
      <w:r w:rsidR="00F533CD" w:rsidRPr="00F0152F">
        <w:rPr>
          <w:b/>
          <w:u w:val="single"/>
        </w:rPr>
        <w:t>Voice Interaction A</w:t>
      </w:r>
      <w:r w:rsidRPr="00F0152F">
        <w:rPr>
          <w:b/>
          <w:u w:val="single"/>
        </w:rPr>
        <w:t>bility</w:t>
      </w:r>
    </w:p>
    <w:p w14:paraId="45139555" w14:textId="53ED18C3" w:rsidR="00AA2654" w:rsidRPr="00AA2654" w:rsidRDefault="00AA2654" w:rsidP="00AA2654">
      <w:pPr>
        <w:numPr>
          <w:ilvl w:val="0"/>
          <w:numId w:val="38"/>
        </w:numPr>
        <w:tabs>
          <w:tab w:val="clear" w:pos="720"/>
          <w:tab w:val="num" w:pos="426"/>
        </w:tabs>
        <w:ind w:left="284" w:hanging="284"/>
      </w:pPr>
      <w:r w:rsidRPr="00AA2654">
        <w:rPr>
          <w:b/>
          <w:bCs/>
        </w:rPr>
        <w:t>Multi</w:t>
      </w:r>
      <w:r w:rsidR="00F70037">
        <w:rPr>
          <w:b/>
          <w:bCs/>
        </w:rPr>
        <w:t>-i</w:t>
      </w:r>
      <w:r w:rsidRPr="00AA2654">
        <w:rPr>
          <w:b/>
          <w:bCs/>
        </w:rPr>
        <w:t>nteraction</w:t>
      </w:r>
      <w:r w:rsidRPr="00AA2654">
        <w:t>: Users can communicate with the AI chatbot using both text and voice inputs. The chatbot, in turn, is equipped to respond vocally</w:t>
      </w:r>
      <w:r w:rsidR="00F70037">
        <w:t xml:space="preserve"> if required by users</w:t>
      </w:r>
      <w:r w:rsidRPr="00AA2654">
        <w:t>.</w:t>
      </w:r>
    </w:p>
    <w:p w14:paraId="1B54C189" w14:textId="03F46EF9" w:rsidR="00AA2654" w:rsidRPr="00AA2654" w:rsidRDefault="00AA2654" w:rsidP="00AA2654">
      <w:pPr>
        <w:numPr>
          <w:ilvl w:val="0"/>
          <w:numId w:val="38"/>
        </w:numPr>
        <w:tabs>
          <w:tab w:val="clear" w:pos="720"/>
          <w:tab w:val="num" w:pos="426"/>
        </w:tabs>
        <w:ind w:left="284" w:hanging="284"/>
      </w:pPr>
      <w:r w:rsidRPr="00AA2654">
        <w:rPr>
          <w:b/>
          <w:bCs/>
        </w:rPr>
        <w:lastRenderedPageBreak/>
        <w:t>Versatile Chatbot Personalities</w:t>
      </w:r>
      <w:r w:rsidRPr="00AA2654">
        <w:t xml:space="preserve">: Recognizing the </w:t>
      </w:r>
      <w:r w:rsidR="00F70037">
        <w:t>diversified needs</w:t>
      </w:r>
      <w:r w:rsidRPr="00AA2654">
        <w:t xml:space="preserve"> in EFL learning, distinct chatbot personalities </w:t>
      </w:r>
      <w:r w:rsidR="00F70037">
        <w:t xml:space="preserve">should be </w:t>
      </w:r>
      <w:r w:rsidRPr="00AA2654">
        <w:t>curated for varied learning contexts</w:t>
      </w:r>
      <w:r w:rsidR="00F70037">
        <w:t xml:space="preserve"> and requirements</w:t>
      </w:r>
      <w:r w:rsidRPr="00AA2654">
        <w:t>.</w:t>
      </w:r>
    </w:p>
    <w:p w14:paraId="1D916E94" w14:textId="7DACB026" w:rsidR="00AA2654" w:rsidRPr="00AA2654" w:rsidRDefault="00AA2654" w:rsidP="00AA2654">
      <w:pPr>
        <w:numPr>
          <w:ilvl w:val="0"/>
          <w:numId w:val="38"/>
        </w:numPr>
        <w:tabs>
          <w:tab w:val="clear" w:pos="720"/>
          <w:tab w:val="num" w:pos="426"/>
        </w:tabs>
        <w:ind w:left="284" w:hanging="284"/>
      </w:pPr>
      <w:r w:rsidRPr="00AA2654">
        <w:rPr>
          <w:b/>
          <w:bCs/>
        </w:rPr>
        <w:t>Review Integration</w:t>
      </w:r>
      <w:r w:rsidRPr="00AA2654">
        <w:t xml:space="preserve">: Conversational </w:t>
      </w:r>
      <w:r w:rsidR="00F70037">
        <w:t xml:space="preserve">content </w:t>
      </w:r>
      <w:r w:rsidRPr="00AA2654">
        <w:t>can be flagged</w:t>
      </w:r>
      <w:r w:rsidR="00F70037">
        <w:t xml:space="preserve"> and seamlessly integrated into the</w:t>
      </w:r>
      <w:r w:rsidRPr="00AA2654">
        <w:t xml:space="preserve"> review</w:t>
      </w:r>
      <w:r w:rsidR="00F70037">
        <w:t xml:space="preserve"> mechanism automatically</w:t>
      </w:r>
      <w:r w:rsidRPr="00AA2654">
        <w:t>, ensuring consistent learning progression.</w:t>
      </w:r>
    </w:p>
    <w:p w14:paraId="6F4BD404" w14:textId="6EAB2FC5" w:rsidR="00AA2654" w:rsidRPr="00AA2654" w:rsidRDefault="00AA2654" w:rsidP="00AA2654">
      <w:pPr>
        <w:numPr>
          <w:ilvl w:val="0"/>
          <w:numId w:val="38"/>
        </w:numPr>
        <w:tabs>
          <w:tab w:val="clear" w:pos="720"/>
          <w:tab w:val="num" w:pos="426"/>
        </w:tabs>
        <w:ind w:left="284" w:hanging="284"/>
      </w:pPr>
      <w:r w:rsidRPr="00AA2654">
        <w:rPr>
          <w:b/>
          <w:bCs/>
        </w:rPr>
        <w:t>Translation Capability</w:t>
      </w:r>
      <w:r w:rsidRPr="00AA2654">
        <w:t xml:space="preserve">: For optimal comprehension, </w:t>
      </w:r>
      <w:r w:rsidR="00F70037">
        <w:t>conversation content</w:t>
      </w:r>
      <w:r w:rsidRPr="00AA2654">
        <w:t xml:space="preserve"> can be translat</w:t>
      </w:r>
      <w:r w:rsidR="00F70037">
        <w:t>ed into the user's mother language when required</w:t>
      </w:r>
      <w:r w:rsidRPr="00AA2654">
        <w:t>.</w:t>
      </w:r>
    </w:p>
    <w:p w14:paraId="34D7A695" w14:textId="68A206D3" w:rsidR="00617F14" w:rsidRPr="00F0152F" w:rsidRDefault="00617F14" w:rsidP="00730C4A">
      <w:pPr>
        <w:rPr>
          <w:b/>
          <w:u w:val="single"/>
        </w:rPr>
      </w:pPr>
      <w:r w:rsidRPr="00F0152F">
        <w:rPr>
          <w:b/>
          <w:u w:val="single"/>
        </w:rPr>
        <w:t xml:space="preserve">Review Mechanism with </w:t>
      </w:r>
      <w:r w:rsidR="00F0152F">
        <w:rPr>
          <w:b/>
          <w:u w:val="single"/>
        </w:rPr>
        <w:t>S</w:t>
      </w:r>
      <w:r w:rsidRPr="00F0152F">
        <w:rPr>
          <w:b/>
          <w:u w:val="single"/>
        </w:rPr>
        <w:t xml:space="preserve">paced </w:t>
      </w:r>
      <w:r w:rsidR="00F0152F">
        <w:rPr>
          <w:b/>
          <w:u w:val="single"/>
        </w:rPr>
        <w:t>R</w:t>
      </w:r>
      <w:r w:rsidRPr="00F0152F">
        <w:rPr>
          <w:b/>
          <w:u w:val="single"/>
        </w:rPr>
        <w:t xml:space="preserve">epetition </w:t>
      </w:r>
      <w:r w:rsidR="00F0152F">
        <w:rPr>
          <w:b/>
          <w:u w:val="single"/>
        </w:rPr>
        <w:t>S</w:t>
      </w:r>
      <w:r w:rsidRPr="00F0152F">
        <w:rPr>
          <w:b/>
          <w:u w:val="single"/>
        </w:rPr>
        <w:t>trategy</w:t>
      </w:r>
    </w:p>
    <w:p w14:paraId="49E81CBD" w14:textId="78A57E8B" w:rsidR="00350A22" w:rsidRPr="00350A22" w:rsidRDefault="00350A22" w:rsidP="00350A22">
      <w:pPr>
        <w:numPr>
          <w:ilvl w:val="0"/>
          <w:numId w:val="39"/>
        </w:numPr>
        <w:tabs>
          <w:tab w:val="clear" w:pos="720"/>
          <w:tab w:val="num" w:pos="426"/>
        </w:tabs>
        <w:ind w:left="284" w:hanging="284"/>
      </w:pPr>
      <w:r>
        <w:rPr>
          <w:b/>
          <w:bCs/>
        </w:rPr>
        <w:t xml:space="preserve">Automatically </w:t>
      </w:r>
      <w:r w:rsidRPr="00350A22">
        <w:rPr>
          <w:b/>
          <w:bCs/>
        </w:rPr>
        <w:t>Integration</w:t>
      </w:r>
      <w:r w:rsidRPr="00350A22">
        <w:t xml:space="preserve">: </w:t>
      </w:r>
      <w:r w:rsidR="00F0152F">
        <w:t>The finished study task and n</w:t>
      </w:r>
      <w:r w:rsidRPr="00350A22">
        <w:t>oteworthy points from chatbot interactions can be seamlessly tran</w:t>
      </w:r>
      <w:r w:rsidR="00F0152F">
        <w:t>sitioned into the review system if required. Users can decide the review schedule and amend content in the integration process.</w:t>
      </w:r>
    </w:p>
    <w:p w14:paraId="68A35619" w14:textId="75A82A11" w:rsidR="00350A22" w:rsidRPr="00350A22" w:rsidRDefault="00350A22" w:rsidP="00350A22">
      <w:pPr>
        <w:numPr>
          <w:ilvl w:val="0"/>
          <w:numId w:val="39"/>
        </w:numPr>
        <w:tabs>
          <w:tab w:val="clear" w:pos="720"/>
          <w:tab w:val="num" w:pos="426"/>
        </w:tabs>
        <w:ind w:left="284" w:hanging="284"/>
      </w:pPr>
      <w:r w:rsidRPr="00350A22">
        <w:rPr>
          <w:b/>
          <w:bCs/>
        </w:rPr>
        <w:t>Customizability</w:t>
      </w:r>
      <w:r w:rsidRPr="00350A22">
        <w:t xml:space="preserve">: While the system offers preset </w:t>
      </w:r>
      <w:r w:rsidR="00F0152F">
        <w:t xml:space="preserve">spaced </w:t>
      </w:r>
      <w:r w:rsidRPr="00350A22">
        <w:t xml:space="preserve">repetition schedules, users also have the autonomy to devise unique review timelines. Additionally, they can </w:t>
      </w:r>
      <w:r w:rsidR="00F0152F">
        <w:t xml:space="preserve">create and </w:t>
      </w:r>
      <w:r w:rsidRPr="00350A22">
        <w:t>modify content and timelines as they progress.</w:t>
      </w:r>
    </w:p>
    <w:p w14:paraId="16E3A36F" w14:textId="54996336" w:rsidR="00350A22" w:rsidRDefault="00350A22" w:rsidP="00730C4A">
      <w:pPr>
        <w:numPr>
          <w:ilvl w:val="0"/>
          <w:numId w:val="39"/>
        </w:numPr>
        <w:tabs>
          <w:tab w:val="clear" w:pos="720"/>
          <w:tab w:val="num" w:pos="426"/>
        </w:tabs>
        <w:ind w:left="284" w:hanging="284"/>
      </w:pPr>
      <w:r w:rsidRPr="00350A22">
        <w:rPr>
          <w:b/>
          <w:bCs/>
        </w:rPr>
        <w:t>Analytical Overview</w:t>
      </w:r>
      <w:r w:rsidRPr="00350A22">
        <w:t xml:space="preserve">: Users can </w:t>
      </w:r>
      <w:r w:rsidR="00F0152F">
        <w:t xml:space="preserve">see </w:t>
      </w:r>
      <w:r w:rsidRPr="00350A22">
        <w:t>their review performance</w:t>
      </w:r>
      <w:r w:rsidR="00F0152F">
        <w:t xml:space="preserve"> and progress</w:t>
      </w:r>
      <w:r w:rsidRPr="00350A22">
        <w:t xml:space="preserve"> throug</w:t>
      </w:r>
      <w:r w:rsidR="00B23A22">
        <w:t>h statistical insights</w:t>
      </w:r>
      <w:r w:rsidRPr="00350A22">
        <w:t>.</w:t>
      </w:r>
      <w:r w:rsidR="00B23A22">
        <w:t xml:space="preserve"> They can adjust their learning process basing on the information provided by the platform.</w:t>
      </w:r>
    </w:p>
    <w:p w14:paraId="4B0A3D28" w14:textId="372BD167" w:rsidR="00EC512D" w:rsidRDefault="00EC512D" w:rsidP="00EC512D">
      <w:pPr>
        <w:pStyle w:val="3"/>
      </w:pPr>
      <w:bookmarkStart w:id="10" w:name="_Toc144060614"/>
      <w:r>
        <w:t>Non-Functional Requirements</w:t>
      </w:r>
      <w:bookmarkEnd w:id="10"/>
    </w:p>
    <w:p w14:paraId="4D86139A" w14:textId="1EA3FFCC" w:rsidR="00B23A22" w:rsidRDefault="00B23A22" w:rsidP="00B23A22">
      <w:r>
        <w:t>The project must also fulfill three non-functional requirements as part of its design and implementation.</w:t>
      </w:r>
    </w:p>
    <w:p w14:paraId="7A73C6B2" w14:textId="097116C5" w:rsidR="00EC512D" w:rsidRPr="007725A2" w:rsidRDefault="00D819B4" w:rsidP="00EC512D">
      <w:pPr>
        <w:rPr>
          <w:b/>
        </w:rPr>
      </w:pPr>
      <w:r w:rsidRPr="007725A2">
        <w:rPr>
          <w:b/>
        </w:rPr>
        <w:t>Usability</w:t>
      </w:r>
    </w:p>
    <w:p w14:paraId="537EA2AA" w14:textId="125E3B0A" w:rsidR="00EB2712" w:rsidRDefault="00EB2712" w:rsidP="00EC512D">
      <w:r>
        <w:t xml:space="preserve">The application </w:t>
      </w:r>
      <w:r w:rsidR="00E6012D">
        <w:t xml:space="preserve">user interface </w:t>
      </w:r>
      <w:r>
        <w:t xml:space="preserve">should be user-friendly and fast-loading. </w:t>
      </w:r>
      <w:r w:rsidR="00E6012D">
        <w:t xml:space="preserve">The design style </w:t>
      </w:r>
      <w:r>
        <w:t xml:space="preserve">should </w:t>
      </w:r>
      <w:r w:rsidR="00E6012D">
        <w:t xml:space="preserve">enable </w:t>
      </w:r>
      <w:r>
        <w:t>users to identify information</w:t>
      </w:r>
      <w:r w:rsidR="00E6012D">
        <w:t xml:space="preserve"> easily and</w:t>
      </w:r>
      <w:r>
        <w:t xml:space="preserve"> focus on learning tasks. Furthermore, </w:t>
      </w:r>
      <w:r w:rsidR="00E6012D">
        <w:t xml:space="preserve">the management of loading state, which </w:t>
      </w:r>
      <w:r w:rsidR="00165A28">
        <w:t>refers to the waiting for response from chatbot and transformation between text and voice</w:t>
      </w:r>
      <w:r w:rsidR="00E6012D">
        <w:t xml:space="preserve"> </w:t>
      </w:r>
      <w:r>
        <w:t xml:space="preserve">should be considered. </w:t>
      </w:r>
      <w:r w:rsidR="00E6012D" w:rsidRPr="00E6012D">
        <w:t>Moreover, in instances of errors or unexpected user actions, clear a</w:t>
      </w:r>
      <w:r w:rsidR="00165A28">
        <w:t>nd instructive hint messages should be</w:t>
      </w:r>
      <w:r w:rsidR="00E6012D" w:rsidRPr="00E6012D">
        <w:t xml:space="preserve"> presented, guiding users to rectify issues or understand the context better.</w:t>
      </w:r>
    </w:p>
    <w:p w14:paraId="7AFACAB8" w14:textId="527BA127" w:rsidR="00EC512D" w:rsidRPr="007725A2" w:rsidRDefault="00EC512D" w:rsidP="00EC512D">
      <w:pPr>
        <w:rPr>
          <w:b/>
        </w:rPr>
      </w:pPr>
      <w:r w:rsidRPr="007725A2">
        <w:rPr>
          <w:b/>
        </w:rPr>
        <w:t xml:space="preserve">Security and </w:t>
      </w:r>
      <w:r w:rsidR="00D819B4" w:rsidRPr="007725A2">
        <w:rPr>
          <w:b/>
        </w:rPr>
        <w:t>P</w:t>
      </w:r>
      <w:r w:rsidRPr="007725A2">
        <w:rPr>
          <w:b/>
        </w:rPr>
        <w:t>rivacy</w:t>
      </w:r>
    </w:p>
    <w:p w14:paraId="00AAA8C4" w14:textId="06D7A112" w:rsidR="00165A28" w:rsidRDefault="00165A28" w:rsidP="00EC512D">
      <w:pPr>
        <w:rPr>
          <w:b/>
        </w:rPr>
      </w:pPr>
      <w:r w:rsidRPr="00165A28">
        <w:t>Before any personal information or voice data is</w:t>
      </w:r>
      <w:r>
        <w:t xml:space="preserve"> accessed or processed, users should be</w:t>
      </w:r>
      <w:r w:rsidRPr="00165A28">
        <w:t xml:space="preserve"> informed and their consent is obtained, especially when data needs to be shared with third-party API providers to enable specific functionalities.</w:t>
      </w:r>
      <w:r w:rsidR="00FA5945">
        <w:t xml:space="preserve"> The application should </w:t>
      </w:r>
      <w:r w:rsidR="007725A2">
        <w:t xml:space="preserve">strictly </w:t>
      </w:r>
      <w:r w:rsidR="00FA5945">
        <w:t>maintain</w:t>
      </w:r>
      <w:r w:rsidR="00EB2712" w:rsidRPr="00EB2712">
        <w:t xml:space="preserve"> </w:t>
      </w:r>
      <w:r w:rsidR="00FA5945" w:rsidRPr="00EB2712">
        <w:t>compliance with GDPR (General Data</w:t>
      </w:r>
      <w:r w:rsidR="00FA5945">
        <w:t xml:space="preserve"> </w:t>
      </w:r>
      <w:r w:rsidR="00FA5945" w:rsidRPr="00EB2712">
        <w:t>Protection</w:t>
      </w:r>
      <w:r w:rsidR="00FA5945">
        <w:t xml:space="preserve"> </w:t>
      </w:r>
      <w:r w:rsidR="00FA5945" w:rsidRPr="00EB2712">
        <w:t>Regulation)</w:t>
      </w:r>
      <w:r>
        <w:t xml:space="preserve"> and ensure</w:t>
      </w:r>
      <w:r w:rsidR="00FA5945">
        <w:t xml:space="preserve"> </w:t>
      </w:r>
      <w:r w:rsidRPr="00165A28">
        <w:t>that personal and sensitive user informati</w:t>
      </w:r>
      <w:r>
        <w:t>on is safeguarded at the adequate</w:t>
      </w:r>
      <w:r w:rsidR="005A46AC">
        <w:t xml:space="preserve"> level of security measures</w:t>
      </w:r>
      <w:r w:rsidRPr="00165A28">
        <w:t>.</w:t>
      </w:r>
    </w:p>
    <w:p w14:paraId="005AA344" w14:textId="14867FC2" w:rsidR="00EC512D" w:rsidRDefault="00D819B4" w:rsidP="00EC512D">
      <w:pPr>
        <w:rPr>
          <w:b/>
        </w:rPr>
      </w:pPr>
      <w:r w:rsidRPr="007725A2">
        <w:rPr>
          <w:b/>
        </w:rPr>
        <w:t>Daily Interaction Limitation with Chatbot</w:t>
      </w:r>
    </w:p>
    <w:p w14:paraId="1862D8B3" w14:textId="53C8015D" w:rsidR="00FA5945" w:rsidRDefault="005A46AC" w:rsidP="00EC512D">
      <w:r w:rsidRPr="005A46AC">
        <w:t xml:space="preserve">Given the reliance on third-party APIs, a </w:t>
      </w:r>
      <w:r>
        <w:t xml:space="preserve">reasonable </w:t>
      </w:r>
      <w:r w:rsidRPr="005A46AC">
        <w:t>restriction on user-chatbot interactions is enforced.</w:t>
      </w:r>
      <w:r>
        <w:t xml:space="preserve"> This </w:t>
      </w:r>
      <w:r w:rsidR="00FA5945">
        <w:t xml:space="preserve">will prevent abusing these features and control the </w:t>
      </w:r>
      <w:r w:rsidR="00FA5945">
        <w:lastRenderedPageBreak/>
        <w:t>operation</w:t>
      </w:r>
      <w:r>
        <w:t>al</w:t>
      </w:r>
      <w:r w:rsidR="00FA5945">
        <w:t xml:space="preserve"> cost</w:t>
      </w:r>
      <w:r>
        <w:t xml:space="preserve"> at an affordable level</w:t>
      </w:r>
      <w:r w:rsidR="00FA5945">
        <w:t xml:space="preserve">. </w:t>
      </w:r>
      <w:r>
        <w:t xml:space="preserve">Meanwhile, </w:t>
      </w:r>
      <w:r w:rsidR="00FA5945">
        <w:t>th</w:t>
      </w:r>
      <w:r>
        <w:t>is</w:t>
      </w:r>
      <w:r w:rsidR="00FA5945">
        <w:t xml:space="preserve"> limitation will also encourage </w:t>
      </w:r>
      <w:r w:rsidR="007725A2">
        <w:t xml:space="preserve">the user to </w:t>
      </w:r>
      <w:r>
        <w:t>engage with</w:t>
      </w:r>
      <w:r w:rsidR="007725A2">
        <w:t xml:space="preserve"> Chatbot</w:t>
      </w:r>
      <w:r w:rsidR="006571A1">
        <w:t xml:space="preserve"> in a thoughtful and responsible manner</w:t>
      </w:r>
      <w:r w:rsidR="007725A2">
        <w:t>.</w:t>
      </w:r>
    </w:p>
    <w:p w14:paraId="5FE9275C" w14:textId="77777777" w:rsidR="00FA5945" w:rsidRDefault="00FA5945" w:rsidP="00EC512D"/>
    <w:p w14:paraId="74296467" w14:textId="7251B831" w:rsidR="00EC512D" w:rsidRDefault="00EC512D" w:rsidP="00EC512D"/>
    <w:p w14:paraId="44143480" w14:textId="66AC93E6" w:rsidR="00EC512D" w:rsidRDefault="00EC512D" w:rsidP="00EC512D"/>
    <w:p w14:paraId="05B2BFBE" w14:textId="0BFCBC6F" w:rsidR="00EC512D" w:rsidRDefault="00EC512D" w:rsidP="00EC512D"/>
    <w:p w14:paraId="79D5A206" w14:textId="5C01C31B" w:rsidR="00EC512D" w:rsidRDefault="00EC512D">
      <w:pPr>
        <w:spacing w:before="0"/>
        <w:jc w:val="left"/>
      </w:pPr>
    </w:p>
    <w:p w14:paraId="4AA6B78D" w14:textId="6D4BC9C5" w:rsidR="00EC512D" w:rsidRDefault="00EC512D">
      <w:pPr>
        <w:spacing w:before="0"/>
        <w:jc w:val="left"/>
      </w:pPr>
    </w:p>
    <w:p w14:paraId="0F887139" w14:textId="6A71D32D" w:rsidR="00EC512D" w:rsidRDefault="00EC512D">
      <w:pPr>
        <w:spacing w:before="0"/>
        <w:jc w:val="left"/>
      </w:pPr>
    </w:p>
    <w:p w14:paraId="2BBF5A64" w14:textId="6F98FFCE" w:rsidR="00EC512D" w:rsidRDefault="00EC512D">
      <w:pPr>
        <w:spacing w:before="0"/>
        <w:jc w:val="left"/>
      </w:pPr>
    </w:p>
    <w:p w14:paraId="5B9A8628" w14:textId="2BF5A590" w:rsidR="00EC512D" w:rsidRDefault="00EC512D">
      <w:pPr>
        <w:spacing w:before="0"/>
        <w:jc w:val="left"/>
      </w:pPr>
    </w:p>
    <w:p w14:paraId="09DD5E08" w14:textId="4A339ADD" w:rsidR="00EC512D" w:rsidRDefault="00EC512D">
      <w:pPr>
        <w:spacing w:before="0"/>
        <w:jc w:val="left"/>
      </w:pPr>
      <w:r>
        <w:br w:type="page"/>
      </w:r>
    </w:p>
    <w:p w14:paraId="2AFDCCA7" w14:textId="5B515967" w:rsidR="008B6CA7" w:rsidRPr="0094119B" w:rsidRDefault="006557AC" w:rsidP="0094119B">
      <w:pPr>
        <w:pStyle w:val="1"/>
      </w:pPr>
      <w:bookmarkStart w:id="11" w:name="_Toc144060615"/>
      <w:r w:rsidRPr="0094119B">
        <w:lastRenderedPageBreak/>
        <w:t>Design and Implementation</w:t>
      </w:r>
      <w:bookmarkEnd w:id="11"/>
    </w:p>
    <w:p w14:paraId="702E6CD6" w14:textId="0CC17619" w:rsidR="00290035" w:rsidRDefault="00290035" w:rsidP="00290035">
      <w:r>
        <w:t xml:space="preserve">This part will </w:t>
      </w:r>
      <w:r w:rsidR="0094119B">
        <w:t>illustrate the system architecture of this application. Then the user interface design and database design will be explained. Finally, the implementation of functionalities will be also elaborated.</w:t>
      </w:r>
    </w:p>
    <w:p w14:paraId="54810E86" w14:textId="161781CA" w:rsidR="0094119B" w:rsidRDefault="0094119B" w:rsidP="0094119B">
      <w:pPr>
        <w:pStyle w:val="2"/>
      </w:pPr>
      <w:bookmarkStart w:id="12" w:name="_Toc144060616"/>
      <w:r>
        <w:t>System Architecture</w:t>
      </w:r>
      <w:bookmarkEnd w:id="12"/>
    </w:p>
    <w:p w14:paraId="5837A5D1" w14:textId="70A2BB80" w:rsidR="00597AF9" w:rsidRDefault="00916DCD" w:rsidP="00290035">
      <w:r w:rsidRPr="00916DCD">
        <w:rPr>
          <w:noProof/>
          <w:lang w:val="en-US" w:eastAsia="zh-CN"/>
        </w:rPr>
        <w:drawing>
          <wp:inline distT="0" distB="0" distL="0" distR="0" wp14:anchorId="30D1E50F" wp14:editId="1C606326">
            <wp:extent cx="5270500" cy="3488113"/>
            <wp:effectExtent l="0" t="0" r="6350" b="0"/>
            <wp:docPr id="7" name="图片 7" descr="C:\Users\JUSTIN\Documents\WeChat Files\wxid_sy1xs9unbbor22\FileStorage\Temp\16927481780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274817804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3488113"/>
                    </a:xfrm>
                    <a:prstGeom prst="rect">
                      <a:avLst/>
                    </a:prstGeom>
                    <a:noFill/>
                    <a:ln>
                      <a:noFill/>
                    </a:ln>
                  </pic:spPr>
                </pic:pic>
              </a:graphicData>
            </a:graphic>
          </wp:inline>
        </w:drawing>
      </w:r>
    </w:p>
    <w:p w14:paraId="2E001E61" w14:textId="311893F8" w:rsidR="002E4AB3" w:rsidRPr="00290035" w:rsidRDefault="002E4AB3" w:rsidP="002E4AB3">
      <w:pPr>
        <w:pStyle w:val="figure"/>
      </w:pPr>
      <w:r w:rsidRPr="002E4AB3">
        <w:rPr>
          <w:b/>
        </w:rPr>
        <w:t xml:space="preserve">Figure </w:t>
      </w:r>
      <w:r w:rsidR="00945AEC">
        <w:rPr>
          <w:b/>
        </w:rPr>
        <w:t>2</w:t>
      </w:r>
      <w:r w:rsidRPr="002E4AB3">
        <w:rPr>
          <w:b/>
        </w:rPr>
        <w:t>:</w:t>
      </w:r>
      <w:r>
        <w:t xml:space="preserve"> system architecture</w:t>
      </w:r>
    </w:p>
    <w:p w14:paraId="439E15DD" w14:textId="4E58B7BD" w:rsidR="00E81C73" w:rsidRDefault="00E81C73" w:rsidP="00E81C73">
      <w:r w:rsidRPr="00E81C73">
        <w:t>This application system includes four parts: frontend, middleware, database and external API.</w:t>
      </w:r>
    </w:p>
    <w:p w14:paraId="23F3D620" w14:textId="240D00EC" w:rsidR="002072B9" w:rsidRDefault="000028FB" w:rsidP="002E4AB3">
      <w:r w:rsidRPr="000028FB">
        <w:t xml:space="preserve">The frontend is developed using </w:t>
      </w:r>
      <w:r w:rsidRPr="000028FB">
        <w:rPr>
          <w:b/>
          <w:bCs/>
        </w:rPr>
        <w:t>React</w:t>
      </w:r>
      <w:r w:rsidRPr="000028FB">
        <w:t>, a widely-used JavaScript library known for building interactive user interfaces for single-page applications</w:t>
      </w:r>
      <w:r w:rsidR="002072B9">
        <w:t xml:space="preserve"> and maintained by Facebook</w:t>
      </w:r>
      <w:r w:rsidR="005E0892">
        <w:t xml:space="preserve"> </w:t>
      </w:r>
      <w:r w:rsidR="005E0892">
        <w:fldChar w:fldCharType="begin"/>
      </w:r>
      <w:r w:rsidR="005E0892">
        <w:instrText xml:space="preserve"> ADDIN ZOTERO_ITEM CSL_CITATION {"citationID":"KsSYvuIN","properties":{"formattedCitation":"(React, 2023)","plainCitation":"(React, 2023)","noteIndex":0},"citationItems":[{"id":219,"uris":["http://zotero.org/users/12186833/items/X28PE2XP"],"itemData":{"id":219,"type":"webpage","abstract":"The library for web and native user interfaces","language":"en","title":"React","URL":"https://react.dev/","author":[{"family":"React","given":""}],"accessed":{"date-parts":[["2023",8,23]]},"issued":{"date-parts":[["2023",8,23]]}}}],"schema":"https://github.com/citation-style-language/schema/raw/master/csl-citation.json"} </w:instrText>
      </w:r>
      <w:r w:rsidR="005E0892">
        <w:fldChar w:fldCharType="separate"/>
      </w:r>
      <w:r w:rsidR="005E0892" w:rsidRPr="005E0892">
        <w:t>(React, 2023)</w:t>
      </w:r>
      <w:r w:rsidR="005E0892">
        <w:fldChar w:fldCharType="end"/>
      </w:r>
      <w:r w:rsidRPr="000028FB">
        <w:t>. React's component-based approach ensures modularity, facilitating easier updates and maintenance. Moreover, it allows for the creation of dynamic and responsive web pages,</w:t>
      </w:r>
      <w:r>
        <w:t xml:space="preserve"> enhancing the user experience, which is suitable for rendering the study items, review items and chat boxes</w:t>
      </w:r>
      <w:r w:rsidR="002072B9">
        <w:t xml:space="preserve"> repeatedly</w:t>
      </w:r>
      <w:r>
        <w:t xml:space="preserve">. </w:t>
      </w:r>
      <w:r w:rsidRPr="000028FB">
        <w:t xml:space="preserve">Paired with React, </w:t>
      </w:r>
      <w:r>
        <w:t>the popular UI framework</w:t>
      </w:r>
      <w:r w:rsidRPr="000028FB">
        <w:t xml:space="preserve"> </w:t>
      </w:r>
      <w:r w:rsidRPr="000028FB">
        <w:rPr>
          <w:b/>
          <w:bCs/>
        </w:rPr>
        <w:t>MUI (Material-UI)</w:t>
      </w:r>
      <w:r>
        <w:rPr>
          <w:b/>
          <w:bCs/>
        </w:rPr>
        <w:t xml:space="preserve"> </w:t>
      </w:r>
      <w:r w:rsidRPr="000028FB">
        <w:t>which implements Google’s material Design is chose</w:t>
      </w:r>
      <w:r>
        <w:t>n</w:t>
      </w:r>
      <w:r w:rsidRPr="000028FB">
        <w:t>. MUI offers a set of React components tailored for faster and more efficient web development</w:t>
      </w:r>
      <w:r w:rsidR="005E0892">
        <w:t xml:space="preserve"> </w:t>
      </w:r>
      <w:r w:rsidR="005E0892">
        <w:fldChar w:fldCharType="begin"/>
      </w:r>
      <w:r w:rsidR="00DC7750">
        <w:instrText xml:space="preserve"> ADDIN ZOTERO_ITEM CSL_CITATION {"citationID":"bW6PxBwq","properties":{"formattedCitation":"(MUI, 2023a)","plainCitation":"(MUI, 2023a)","noteIndex":0},"citationItems":[{"id":221,"uris":["http://zotero.org/users/12186833/items/I4AX3DW7"],"itemData":{"id":221,"type":"webpage","abstract":"MUI provides a simple, customizable, and accessible library of React components. Follow your own design system, or start with Material Design.","language":"en","title":"MUI: The React component library you always wanted","title-short":"MUI","URL":"https://mui.com/","author":[{"family":"MUI","given":""}],"accessed":{"date-parts":[["2023",8,23]]},"issued":{"date-parts":[["2023",8,23]]}}}],"schema":"https://github.com/citation-style-language/schema/raw/master/csl-citation.json"} </w:instrText>
      </w:r>
      <w:r w:rsidR="005E0892">
        <w:fldChar w:fldCharType="separate"/>
      </w:r>
      <w:r w:rsidR="00DC7750" w:rsidRPr="00DC7750">
        <w:t>(MUI, 2023a)</w:t>
      </w:r>
      <w:r w:rsidR="005E0892">
        <w:fldChar w:fldCharType="end"/>
      </w:r>
      <w:r w:rsidRPr="000028FB">
        <w:t>. It's designed for creating visually pleasing and intuitive user interfaces, making it especially suitable for an education-focused application that requires clear and accessible UI elements.</w:t>
      </w:r>
    </w:p>
    <w:p w14:paraId="35973F34" w14:textId="0E231747" w:rsidR="002072B9" w:rsidRDefault="002072B9" w:rsidP="002E4AB3">
      <w:r w:rsidRPr="002072B9">
        <w:t xml:space="preserve">For </w:t>
      </w:r>
      <w:r>
        <w:t>the</w:t>
      </w:r>
      <w:r w:rsidRPr="002072B9">
        <w:t xml:space="preserve"> middleware, </w:t>
      </w:r>
      <w:r w:rsidRPr="002072B9">
        <w:rPr>
          <w:b/>
          <w:bCs/>
        </w:rPr>
        <w:t>Node.js</w:t>
      </w:r>
      <w:r w:rsidRPr="002072B9">
        <w:t xml:space="preserve"> stands out as an ideal choice. This open-source, cross-platform JavaScript runtime environment is known for its efficiency in </w:t>
      </w:r>
      <w:r w:rsidRPr="002072B9">
        <w:lastRenderedPageBreak/>
        <w:t xml:space="preserve">handling concurrent requests, essential for a responsive chatbot experience. Furthermore, its non-blocking I/O model ensures real-time updates, a crucial feature for any interactive </w:t>
      </w:r>
      <w:r w:rsidR="00367C32">
        <w:t xml:space="preserve">and data-intensive </w:t>
      </w:r>
      <w:r w:rsidRPr="002072B9">
        <w:t>platform.</w:t>
      </w:r>
      <w:r>
        <w:t xml:space="preserve"> Node.js also has rich libraries which can be easily integrated with various function of the application.</w:t>
      </w:r>
      <w:r w:rsidRPr="002072B9">
        <w:t xml:space="preserve"> Complementing Node.js, </w:t>
      </w:r>
      <w:r w:rsidRPr="002072B9">
        <w:rPr>
          <w:b/>
          <w:bCs/>
        </w:rPr>
        <w:t>Express.js</w:t>
      </w:r>
      <w:r w:rsidRPr="002072B9">
        <w:t xml:space="preserve"> is utilized. Express.js, being a minimal and adaptable Node.js web application framework, simplifies the process of crafting server-side applications, making the integration of features and APIs seamless and straightforward</w:t>
      </w:r>
      <w:r w:rsidR="005E0892">
        <w:t xml:space="preserve"> </w:t>
      </w:r>
      <w:r w:rsidR="005E0892">
        <w:fldChar w:fldCharType="begin"/>
      </w:r>
      <w:r w:rsidR="005E0892">
        <w:instrText xml:space="preserve"> ADDIN ZOTERO_ITEM CSL_CITATION {"citationID":"K2AYA3lR","properties":{"formattedCitation":"(Express, 2023)","plainCitation":"(Express, 2023)","noteIndex":0},"citationItems":[{"id":225,"uris":["http://zotero.org/users/12186833/items/7UBH6ZSL"],"itemData":{"id":225,"type":"webpage","language":"en","title":"Express - Node.js web application framework","URL":"https://expressjs.com/","author":[{"family":"Express","given":""}],"accessed":{"date-parts":[["2023",8,23]]},"issued":{"date-parts":[["2023",8,23]]}}}],"schema":"https://github.com/citation-style-language/schema/raw/master/csl-citation.json"} </w:instrText>
      </w:r>
      <w:r w:rsidR="005E0892">
        <w:fldChar w:fldCharType="separate"/>
      </w:r>
      <w:r w:rsidR="005E0892" w:rsidRPr="005E0892">
        <w:t>(Express, 2023)</w:t>
      </w:r>
      <w:r w:rsidR="005E0892">
        <w:fldChar w:fldCharType="end"/>
      </w:r>
      <w:r w:rsidRPr="002072B9">
        <w:t>.</w:t>
      </w:r>
    </w:p>
    <w:p w14:paraId="0C6320F0" w14:textId="6C281BF8" w:rsidR="00367C32" w:rsidRDefault="00367C32" w:rsidP="00367C32">
      <w:r w:rsidRPr="00367C32">
        <w:t xml:space="preserve">For </w:t>
      </w:r>
      <w:r>
        <w:t xml:space="preserve">the </w:t>
      </w:r>
      <w:r w:rsidRPr="00367C32">
        <w:t>application</w:t>
      </w:r>
      <w:r>
        <w:t>'s data management needs,</w:t>
      </w:r>
      <w:r w:rsidRPr="00367C32">
        <w:t xml:space="preserve"> </w:t>
      </w:r>
      <w:r w:rsidRPr="00367C32">
        <w:rPr>
          <w:b/>
          <w:bCs/>
        </w:rPr>
        <w:t>PostgreSQL</w:t>
      </w:r>
      <w:r>
        <w:rPr>
          <w:b/>
          <w:bCs/>
        </w:rPr>
        <w:t xml:space="preserve"> </w:t>
      </w:r>
      <w:r w:rsidRPr="00367C32">
        <w:rPr>
          <w:bCs/>
        </w:rPr>
        <w:t>is selected</w:t>
      </w:r>
      <w:r w:rsidRPr="00367C32">
        <w:t xml:space="preserve">. Renowned as an advanced open-source relational database system, PostgreSQL offers key features such as extensibility, data integrity, and adherence to SQL standards. Within </w:t>
      </w:r>
      <w:r>
        <w:t>this</w:t>
      </w:r>
      <w:r w:rsidRPr="00367C32">
        <w:t xml:space="preserve"> application, the relationships between users, study tasks, review sessions, and chat history are intricate and tightly-knit. Such relationships are best modeled using a relational database paradigm.</w:t>
      </w:r>
      <w:r w:rsidR="005C0A1D">
        <w:t xml:space="preserve"> </w:t>
      </w:r>
      <w:r w:rsidRPr="00367C32">
        <w:t>Relational databases, like PostgreSQL, excel in representing data entities and the connections between them in a structured manner. They are particularly adept at handling complex queries and ensuring data consistency</w:t>
      </w:r>
      <w:r w:rsidR="005C0A1D">
        <w:t xml:space="preserve">. Given that </w:t>
      </w:r>
      <w:r w:rsidRPr="00367C32">
        <w:t>application demands a clear representation of the relationship dynamics among its data elements</w:t>
      </w:r>
      <w:r w:rsidR="008E73BC">
        <w:t>,</w:t>
      </w:r>
      <w:r w:rsidRPr="00367C32">
        <w:t xml:space="preserve"> </w:t>
      </w:r>
      <w:r w:rsidR="008E73BC">
        <w:t>t</w:t>
      </w:r>
      <w:r w:rsidR="005C0A1D">
        <w:t>he</w:t>
      </w:r>
      <w:r w:rsidRPr="00367C32">
        <w:t xml:space="preserve"> </w:t>
      </w:r>
      <w:r w:rsidR="005C0A1D">
        <w:t xml:space="preserve">feature </w:t>
      </w:r>
      <w:r w:rsidRPr="00367C32">
        <w:t>ACID (Atomicity, Consistency, Isolation, Durabi</w:t>
      </w:r>
      <w:r w:rsidR="005C0A1D">
        <w:t>lity)</w:t>
      </w:r>
      <w:r w:rsidRPr="00367C32">
        <w:t xml:space="preserve"> of PostgreSQL </w:t>
      </w:r>
      <w:r w:rsidR="008E73BC">
        <w:t>is</w:t>
      </w:r>
      <w:r w:rsidR="005C0A1D">
        <w:t xml:space="preserve"> beneficial and </w:t>
      </w:r>
      <w:r w:rsidRPr="00367C32">
        <w:t>esse</w:t>
      </w:r>
      <w:r w:rsidR="005C0A1D">
        <w:t>ntial for this software</w:t>
      </w:r>
      <w:r w:rsidRPr="00367C32">
        <w:t>.</w:t>
      </w:r>
    </w:p>
    <w:p w14:paraId="03FCF3FE" w14:textId="3566D7F5" w:rsidR="008E73BC" w:rsidRPr="008E73BC" w:rsidRDefault="001D1E21" w:rsidP="008E73BC">
      <w:r>
        <w:t>The</w:t>
      </w:r>
      <w:r w:rsidR="008E73BC" w:rsidRPr="008E73BC">
        <w:t xml:space="preserve"> application's capabilities are further magnified through a selection of external APIs:</w:t>
      </w:r>
    </w:p>
    <w:p w14:paraId="1A291A43" w14:textId="3FD551FA" w:rsidR="008E73BC" w:rsidRDefault="008E73BC" w:rsidP="008E73BC">
      <w:pPr>
        <w:numPr>
          <w:ilvl w:val="0"/>
          <w:numId w:val="40"/>
        </w:numPr>
        <w:tabs>
          <w:tab w:val="clear" w:pos="720"/>
          <w:tab w:val="num" w:pos="426"/>
        </w:tabs>
        <w:ind w:left="284" w:hanging="284"/>
      </w:pPr>
      <w:r w:rsidRPr="008E73BC">
        <w:rPr>
          <w:b/>
          <w:bCs/>
        </w:rPr>
        <w:t>OpenAI API</w:t>
      </w:r>
      <w:r w:rsidRPr="008E73BC">
        <w:t xml:space="preserve">: </w:t>
      </w:r>
      <w:r w:rsidR="00A2060C">
        <w:t>Considering</w:t>
      </w:r>
      <w:r w:rsidRPr="008E73BC">
        <w:t xml:space="preserve"> the chatbot's intelligence, OpenAI's API allows </w:t>
      </w:r>
      <w:r w:rsidR="00A2060C">
        <w:t xml:space="preserve">this software leverage the GPT’s advantage to generate human-like and qualified </w:t>
      </w:r>
      <w:r w:rsidRPr="008E73BC">
        <w:t>interactions</w:t>
      </w:r>
      <w:r w:rsidR="00A2060C">
        <w:t>. Given the nature of this</w:t>
      </w:r>
      <w:r w:rsidRPr="008E73BC">
        <w:t xml:space="preserve"> applica</w:t>
      </w:r>
      <w:r w:rsidR="00A2060C">
        <w:t>tion, it's vital that users get accurate and interactive EFL learning guidance and assistance from AI model</w:t>
      </w:r>
      <w:r w:rsidRPr="008E73BC">
        <w:t>, making this API an apt choice.</w:t>
      </w:r>
    </w:p>
    <w:p w14:paraId="75B6BA82" w14:textId="2DAAC604" w:rsidR="001656FE" w:rsidRDefault="001656FE" w:rsidP="001E50B0">
      <w:pPr>
        <w:numPr>
          <w:ilvl w:val="0"/>
          <w:numId w:val="40"/>
        </w:numPr>
        <w:tabs>
          <w:tab w:val="clear" w:pos="720"/>
          <w:tab w:val="num" w:pos="426"/>
        </w:tabs>
        <w:ind w:left="284" w:hanging="284"/>
      </w:pPr>
      <w:r w:rsidRPr="008E73BC">
        <w:rPr>
          <w:b/>
          <w:bCs/>
        </w:rPr>
        <w:t>Web Speech API</w:t>
      </w:r>
      <w:r w:rsidRPr="008E73BC">
        <w:t xml:space="preserve">: </w:t>
      </w:r>
      <w:r w:rsidR="001D1E21" w:rsidRPr="001D1E21">
        <w:t>The Web Speech API encompasses a suite of tools and protocols offered by contemporary web browsers, enabling developers to integrate both speech recognition and speech synthesis (text-to-speech) capabilities seamlessly into web applications</w:t>
      </w:r>
      <w:r w:rsidR="005E0892">
        <w:t xml:space="preserve"> </w:t>
      </w:r>
      <w:r w:rsidR="005E0892">
        <w:fldChar w:fldCharType="begin"/>
      </w:r>
      <w:r w:rsidR="005E0892">
        <w:instrText xml:space="preserve"> ADDIN ZOTERO_ITEM CSL_CITATION {"citationID":"qic5sXr2","properties":{"formattedCitation":"(Mozilla, 2023)","plainCitation":"(Mozilla, 2023)","noteIndex":0},"citationItems":[{"id":231,"uris":["http://zotero.org/users/12186833/items/LXK9FMN7"],"itemData":{"id":231,"type":"webpage","abstract":"The Web Speech API enables you to incorporate voice data into web apps. The Web Speech API has two parts: SpeechSynthesis (Text-to-Speech), and SpeechRecognition (Asynchronous Speech Recognition.)","language":"en-US","title":"Web Speech API - Web APIs | MDN","URL":"https://developer.mozilla.org/en-US/docs/Web/API/Web_Speech_API","author":[{"family":"Mozilla","given":""}],"accessed":{"date-parts":[["2023",8,23]]},"issued":{"date-parts":[["2023",2,19]]}}}],"schema":"https://github.com/citation-style-language/schema/raw/master/csl-citation.json"} </w:instrText>
      </w:r>
      <w:r w:rsidR="005E0892">
        <w:fldChar w:fldCharType="separate"/>
      </w:r>
      <w:r w:rsidR="005E0892" w:rsidRPr="005E0892">
        <w:t>(Mozilla, 2023)</w:t>
      </w:r>
      <w:r w:rsidR="005E0892">
        <w:fldChar w:fldCharType="end"/>
      </w:r>
      <w:r w:rsidR="001D1E21" w:rsidRPr="001D1E21">
        <w:t xml:space="preserve">. Within </w:t>
      </w:r>
      <w:r w:rsidR="001D1E21">
        <w:t>the</w:t>
      </w:r>
      <w:r w:rsidR="001D1E21" w:rsidRPr="001D1E21">
        <w:t xml:space="preserve"> application, speech recognition feature</w:t>
      </w:r>
      <w:r w:rsidR="001D1E21">
        <w:t xml:space="preserve"> is incorporated</w:t>
      </w:r>
      <w:r w:rsidR="001D1E21" w:rsidRPr="001D1E21">
        <w:t>, primarily due to</w:t>
      </w:r>
      <w:r w:rsidR="00DF74EA">
        <w:t xml:space="preserve"> its ready accessibility and </w:t>
      </w:r>
      <w:r w:rsidR="00DF74EA" w:rsidRPr="001D1E21">
        <w:t>rapid</w:t>
      </w:r>
      <w:r w:rsidR="001D1E21" w:rsidRPr="001D1E21">
        <w:t xml:space="preserve"> response attributes. Facilitating interactions between users and chatbots through voice not only elevates the intuitiveness of the experience but also enhances user-friendliness, making the learning process more engaging.</w:t>
      </w:r>
    </w:p>
    <w:p w14:paraId="40E3EAD1" w14:textId="757D6772" w:rsidR="001E50B0" w:rsidRPr="008E73BC" w:rsidRDefault="001E50B0" w:rsidP="001E50B0">
      <w:pPr>
        <w:numPr>
          <w:ilvl w:val="0"/>
          <w:numId w:val="40"/>
        </w:numPr>
        <w:tabs>
          <w:tab w:val="clear" w:pos="720"/>
          <w:tab w:val="num" w:pos="426"/>
        </w:tabs>
        <w:ind w:left="284" w:hanging="284"/>
      </w:pPr>
      <w:r w:rsidRPr="008E73BC">
        <w:rPr>
          <w:b/>
          <w:bCs/>
        </w:rPr>
        <w:t>Azure Speech Synthesis</w:t>
      </w:r>
      <w:r w:rsidRPr="008E73BC">
        <w:t>: Ai</w:t>
      </w:r>
      <w:r>
        <w:t>ding in the</w:t>
      </w:r>
      <w:r w:rsidRPr="008E73BC">
        <w:t xml:space="preserve"> text-to-voice functionality, Azure Speech Synthesis offers voice outputs that closely mirror natural human speech. This enriches user interactions, making digital learning more immersive.</w:t>
      </w:r>
      <w:r>
        <w:t xml:space="preserve"> Furthermore, the azure speech Synthesis API provides diverse accents and tones, which helps users learn different accent</w:t>
      </w:r>
      <w:r w:rsidR="00DF74EA">
        <w:t>s</w:t>
      </w:r>
      <w:r w:rsidR="005E0892">
        <w:t xml:space="preserve"> </w:t>
      </w:r>
      <w:r w:rsidR="005E0892">
        <w:fldChar w:fldCharType="begin"/>
      </w:r>
      <w:r w:rsidR="005E0892">
        <w:instrText xml:space="preserve"> ADDIN ZOTERO_ITEM CSL_CITATION {"citationID":"OAnHPjDP","properties":{"formattedCitation":"(Microsoft Azure, 2023a)","plainCitation":"(Microsoft Azure, 2023a)","noteIndex":0},"citationItems":[{"id":233,"uris":["http://zotero.org/users/12186833/items/FRVAMMYZ"],"itemData":{"id":233,"type":"webpage","abstract":"Build apps and services that use AI voice generators to speak naturally using synthesized speech. Engage customers with text readers and text to speech conversions.","language":"en-US","title":"Text to Speech – Realistic AI Voice Generator | Microsoft Azure","URL":"https://azure.microsoft.com/en-us/products/ai-services/text-to-speech","author":[{"family":"Microsoft Azure","given":""}],"accessed":{"date-parts":[["2023",8,23]]},"issued":{"date-parts":[["2023",8,23]]}}}],"schema":"https://github.com/citation-style-language/schema/raw/master/csl-citation.json"} </w:instrText>
      </w:r>
      <w:r w:rsidR="005E0892">
        <w:fldChar w:fldCharType="separate"/>
      </w:r>
      <w:r w:rsidR="005E0892" w:rsidRPr="005E0892">
        <w:t>(Microsoft Azure, 2023a)</w:t>
      </w:r>
      <w:r w:rsidR="005E0892">
        <w:fldChar w:fldCharType="end"/>
      </w:r>
      <w:r>
        <w:t xml:space="preserve">. The vivid output speech and various choices </w:t>
      </w:r>
      <w:r w:rsidR="00DF74EA">
        <w:t xml:space="preserve">of </w:t>
      </w:r>
      <w:r>
        <w:t>accent</w:t>
      </w:r>
      <w:r w:rsidR="00DF74EA">
        <w:t>s</w:t>
      </w:r>
      <w:r>
        <w:t xml:space="preserve"> outweighs the speech synthesis function provided by web speech API.</w:t>
      </w:r>
    </w:p>
    <w:p w14:paraId="35E13EA7" w14:textId="22891350" w:rsidR="008E73BC" w:rsidRDefault="008E73BC" w:rsidP="008E73BC">
      <w:pPr>
        <w:numPr>
          <w:ilvl w:val="0"/>
          <w:numId w:val="40"/>
        </w:numPr>
        <w:tabs>
          <w:tab w:val="clear" w:pos="720"/>
          <w:tab w:val="num" w:pos="426"/>
        </w:tabs>
        <w:ind w:left="284" w:hanging="284"/>
      </w:pPr>
      <w:r w:rsidRPr="008E73BC">
        <w:rPr>
          <w:b/>
          <w:bCs/>
        </w:rPr>
        <w:t>Azure Translator API</w:t>
      </w:r>
      <w:r w:rsidRPr="008E73BC">
        <w:t xml:space="preserve">: </w:t>
      </w:r>
      <w:r w:rsidR="001656FE">
        <w:t>T</w:t>
      </w:r>
      <w:r w:rsidR="001656FE" w:rsidRPr="008E73BC">
        <w:t>he Azure Translator</w:t>
      </w:r>
      <w:r w:rsidRPr="008E73BC">
        <w:t xml:space="preserve"> </w:t>
      </w:r>
      <w:r w:rsidR="001656FE">
        <w:t xml:space="preserve">is </w:t>
      </w:r>
      <w:r w:rsidRPr="008E73BC">
        <w:t>employ</w:t>
      </w:r>
      <w:r w:rsidR="001656FE">
        <w:t>ed</w:t>
      </w:r>
      <w:r w:rsidRPr="008E73BC">
        <w:t xml:space="preserve"> for real-time, multi-language translations</w:t>
      </w:r>
      <w:r w:rsidR="005E0892">
        <w:t xml:space="preserve"> </w:t>
      </w:r>
      <w:r w:rsidR="005E0892">
        <w:fldChar w:fldCharType="begin"/>
      </w:r>
      <w:r w:rsidR="005E0892">
        <w:instrText xml:space="preserve"> ADDIN ZOTERO_ITEM CSL_CITATION {"citationID":"TRwEjP1u","properties":{"formattedCitation":"(Microsoft Azure, 2023b)","plainCitation":"(Microsoft Azure, 2023b)","noteIndex":0},"citationItems":[{"id":235,"uris":["http://zotero.org/users/12186833/items/IQVCQTIV"],"itemData":{"id":235,"type":"webpage","abstract":"Learn more about Translator, a cloud-based text translation software as a service that extends the reach of apps into more than 100 languages.","language":"en-US","title":"Translator – Translation Software as a Service | Microsoft Azure","URL":"https://azure.microsoft.com/en-us/products/ai-services/translator","author":[{"family":"Microsoft Azure","given":""}],"accessed":{"date-parts":[["2023",8,23]]},"issued":{"date-parts":[["2023",8,23]]}}}],"schema":"https://github.com/citation-style-language/schema/raw/master/csl-citation.json"} </w:instrText>
      </w:r>
      <w:r w:rsidR="005E0892">
        <w:fldChar w:fldCharType="separate"/>
      </w:r>
      <w:r w:rsidR="005E0892" w:rsidRPr="005E0892">
        <w:t>(Microsoft Azure, 2023b)</w:t>
      </w:r>
      <w:r w:rsidR="005E0892">
        <w:fldChar w:fldCharType="end"/>
      </w:r>
      <w:r w:rsidRPr="008E73BC">
        <w:t>. This ensures that users, regardless of their linguistic background, can a</w:t>
      </w:r>
      <w:r w:rsidR="001656FE">
        <w:t>ccess content in their mother</w:t>
      </w:r>
      <w:r w:rsidRPr="008E73BC">
        <w:t xml:space="preserve"> language</w:t>
      </w:r>
      <w:r w:rsidR="001656FE">
        <w:t xml:space="preserve"> </w:t>
      </w:r>
      <w:r w:rsidR="00DF74EA">
        <w:t>when</w:t>
      </w:r>
      <w:r w:rsidR="001656FE">
        <w:t xml:space="preserve"> needed in the process of interacting with chatbot</w:t>
      </w:r>
      <w:r w:rsidR="00DF74EA">
        <w:t>s</w:t>
      </w:r>
      <w:r w:rsidR="001656FE">
        <w:t>.</w:t>
      </w:r>
    </w:p>
    <w:p w14:paraId="46D2626C" w14:textId="1FEB820E" w:rsidR="00DF74EA" w:rsidRPr="008E73BC" w:rsidRDefault="00DF74EA" w:rsidP="00DF74EA">
      <w:pPr>
        <w:pStyle w:val="2"/>
      </w:pPr>
      <w:bookmarkStart w:id="13" w:name="_Toc144060617"/>
      <w:r>
        <w:lastRenderedPageBreak/>
        <w:t>User Interface</w:t>
      </w:r>
      <w:bookmarkEnd w:id="13"/>
    </w:p>
    <w:p w14:paraId="59C5DA20" w14:textId="14E25799" w:rsidR="008E73BC" w:rsidRPr="00367C32" w:rsidRDefault="00DF74EA" w:rsidP="00DF74EA">
      <w:pPr>
        <w:pStyle w:val="3"/>
      </w:pPr>
      <w:bookmarkStart w:id="14" w:name="_Toc144060618"/>
      <w:r>
        <w:t>Colour</w:t>
      </w:r>
      <w:r w:rsidR="007A781C">
        <w:t>,</w:t>
      </w:r>
      <w:r>
        <w:t xml:space="preserve"> Font</w:t>
      </w:r>
      <w:r w:rsidR="007A781C">
        <w:t xml:space="preserve"> and Style</w:t>
      </w:r>
      <w:bookmarkEnd w:id="14"/>
    </w:p>
    <w:p w14:paraId="64674338" w14:textId="3F4F0853" w:rsidR="002072B9" w:rsidRDefault="00DF74EA" w:rsidP="002E4AB3">
      <w:r w:rsidRPr="00DF74EA">
        <w:t>The visual aesthetics of the application are predominantly shaped by the theme colo</w:t>
      </w:r>
      <w:r w:rsidR="00E56A2D">
        <w:t>u</w:t>
      </w:r>
      <w:r w:rsidRPr="00DF74EA">
        <w:t xml:space="preserve">r functions provided by MUI. </w:t>
      </w:r>
      <w:r w:rsidR="00E56A2D">
        <w:t>T</w:t>
      </w:r>
      <w:r w:rsidRPr="00DF74EA">
        <w:t xml:space="preserve">he main </w:t>
      </w:r>
      <w:r w:rsidR="00E56A2D" w:rsidRPr="00DF74EA">
        <w:t>colour</w:t>
      </w:r>
      <w:r w:rsidRPr="00DF74EA">
        <w:t xml:space="preserve"> is </w:t>
      </w:r>
      <w:r w:rsidR="00E56A2D">
        <w:t xml:space="preserve">set to </w:t>
      </w:r>
      <w:r w:rsidRPr="00DF74EA">
        <w:t>cyan, a hue known for its refreshing, calming, and modern</w:t>
      </w:r>
      <w:r w:rsidR="00E56A2D">
        <w:t xml:space="preserve"> characteristics</w:t>
      </w:r>
      <w:r w:rsidR="00A529A5">
        <w:t xml:space="preserve"> </w:t>
      </w:r>
      <w:r w:rsidR="00A529A5">
        <w:fldChar w:fldCharType="begin"/>
      </w:r>
      <w:r w:rsidR="00A529A5">
        <w:instrText xml:space="preserve"> ADDIN ZOTERO_ITEM CSL_CITATION {"citationID":"AefAJgIE","properties":{"formattedCitation":"(Canva, 2023)","plainCitation":"(Canva, 2023)","noteIndex":0},"citationItems":[{"id":217,"uris":["http://zotero.org/users/12186833/items/WYX32RN4"],"itemData":{"id":217,"type":"webpage","abstract":"The meaning of the color Cyan and color combinations to inspire your next design.","container-title":"Canva's Design Wiki","language":"en-US","title":"Everything about the color Cyan","URL":"https://www.canva.com/colors/color-meanings/cyan/","author":[{"family":"Canva","given":""}],"accessed":{"date-parts":[["2023",8,23]]},"issued":{"date-parts":[["2023",8,23]]}}}],"schema":"https://github.com/citation-style-language/schema/raw/master/csl-citation.json"} </w:instrText>
      </w:r>
      <w:r w:rsidR="00A529A5">
        <w:fldChar w:fldCharType="separate"/>
      </w:r>
      <w:r w:rsidR="00A529A5" w:rsidRPr="00A529A5">
        <w:t>(Canva, 2023)</w:t>
      </w:r>
      <w:r w:rsidR="00A529A5">
        <w:fldChar w:fldCharType="end"/>
      </w:r>
      <w:r w:rsidR="00E56A2D">
        <w:t>. Cyan is associated</w:t>
      </w:r>
      <w:r w:rsidRPr="00DF74EA">
        <w:t xml:space="preserve"> with clarity and </w:t>
      </w:r>
      <w:r w:rsidRPr="00E56A2D">
        <w:t>stimulates</w:t>
      </w:r>
      <w:r w:rsidRPr="00DF74EA">
        <w:t xml:space="preserve"> mental focus, which aligns with the educational intent of the platform. To comp</w:t>
      </w:r>
      <w:r w:rsidR="00E56A2D">
        <w:t>lement this primary shade, light blue is selected</w:t>
      </w:r>
      <w:r w:rsidRPr="00DF74EA">
        <w:t xml:space="preserve"> as the secondary </w:t>
      </w:r>
      <w:r w:rsidR="00E56A2D" w:rsidRPr="00DF74EA">
        <w:t>colour</w:t>
      </w:r>
      <w:r w:rsidRPr="00DF74EA">
        <w:t xml:space="preserve">. This </w:t>
      </w:r>
      <w:r w:rsidR="00E56A2D" w:rsidRPr="00DF74EA">
        <w:t>colour</w:t>
      </w:r>
      <w:r w:rsidRPr="00DF74EA">
        <w:t xml:space="preserve"> not only harmonizes well with cyan but also further emphasizes the cool, tranquil atmosphere conducive to focused learning. For certain interface elements, such as dis</w:t>
      </w:r>
      <w:r w:rsidR="00E56A2D">
        <w:t>abled buttons and components, the application</w:t>
      </w:r>
      <w:r w:rsidRPr="00DF74EA">
        <w:t xml:space="preserve"> employ</w:t>
      </w:r>
      <w:r w:rsidR="00E56A2D">
        <w:t>s</w:t>
      </w:r>
      <w:r w:rsidRPr="00DF74EA">
        <w:t xml:space="preserve"> a neutral grey. This default </w:t>
      </w:r>
      <w:r w:rsidR="00E56A2D" w:rsidRPr="00DF74EA">
        <w:t>colour</w:t>
      </w:r>
      <w:r w:rsidRPr="00DF74EA">
        <w:t xml:space="preserve"> subtly signifies non-active or inaccessible features without detracting from the overall visual appeal.</w:t>
      </w:r>
    </w:p>
    <w:p w14:paraId="133D8559" w14:textId="461F1B3F" w:rsidR="00414E91" w:rsidRDefault="007A781C" w:rsidP="002E4AB3">
      <w:r w:rsidRPr="007A781C">
        <w:t>As for the typography, the application utilizes the Roboto font</w:t>
      </w:r>
      <w:r>
        <w:t xml:space="preserve">. </w:t>
      </w:r>
      <w:r w:rsidRPr="007A781C">
        <w:t>Given that our application's primary objective is to facilitate effective language learning, it's crucial to ensure readability and legibility in every textual element. Roboto achieves this by offering clear letterforms, making it easier for learners to engage with the content</w:t>
      </w:r>
      <w:r w:rsidR="00414E91">
        <w:t>.</w:t>
      </w:r>
    </w:p>
    <w:p w14:paraId="21AD6FA7" w14:textId="16E19972" w:rsidR="00414E91" w:rsidRDefault="00414E91" w:rsidP="002E4AB3">
      <w:r>
        <w:t>T</w:t>
      </w:r>
      <w:r w:rsidRPr="00414E91">
        <w:t>he</w:t>
      </w:r>
      <w:r>
        <w:t xml:space="preserve"> style of</w:t>
      </w:r>
      <w:r w:rsidRPr="00414E91">
        <w:t xml:space="preserve"> application's user interface is rooted in simplicity and directness. By adopting a minimalist approach, any potential distractions</w:t>
      </w:r>
      <w:r>
        <w:t xml:space="preserve"> are eliminated</w:t>
      </w:r>
      <w:r w:rsidRPr="00414E91">
        <w:t xml:space="preserve">, ensuring that users can focus wholeheartedly on their studies. Every element, from the layout to the interactive components, </w:t>
      </w:r>
      <w:r>
        <w:t xml:space="preserve">is </w:t>
      </w:r>
      <w:r w:rsidRPr="00414E91">
        <w:t>crafted to be intuitive and self-explanatory</w:t>
      </w:r>
      <w:r>
        <w:t xml:space="preserve"> in order to</w:t>
      </w:r>
      <w:r w:rsidRPr="00414E91">
        <w:t xml:space="preserve"> </w:t>
      </w:r>
      <w:r>
        <w:t>reduce users’ cognitive overload</w:t>
      </w:r>
      <w:r w:rsidRPr="00414E91">
        <w:t xml:space="preserve">. </w:t>
      </w:r>
    </w:p>
    <w:p w14:paraId="60BFB4B5" w14:textId="261888F0" w:rsidR="00DF74EA" w:rsidRDefault="00DF74EA" w:rsidP="00DF74EA">
      <w:pPr>
        <w:pStyle w:val="3"/>
      </w:pPr>
      <w:bookmarkStart w:id="15" w:name="_Toc144060619"/>
      <w:r>
        <w:t>Components and Pages</w:t>
      </w:r>
      <w:bookmarkEnd w:id="15"/>
    </w:p>
    <w:p w14:paraId="14DA97CE" w14:textId="58048D6E" w:rsidR="006B038F" w:rsidRDefault="007F4DF9" w:rsidP="009B462B">
      <w:r w:rsidRPr="007F4DF9">
        <w:t>This section highlights the crucial components and four primary pages of the application: the dashboard, study overview, review overview, and chat</w:t>
      </w:r>
      <w:r w:rsidR="00367B4A">
        <w:t>buddy</w:t>
      </w:r>
      <w:r w:rsidRPr="007F4DF9">
        <w:t>.</w:t>
      </w:r>
    </w:p>
    <w:p w14:paraId="6AD665F3" w14:textId="509590A3" w:rsidR="00945AEC" w:rsidRDefault="00945AEC" w:rsidP="009B462B">
      <w:r w:rsidRPr="00C967A8">
        <w:rPr>
          <w:noProof/>
          <w:lang w:val="en-US" w:eastAsia="zh-CN"/>
        </w:rPr>
        <w:drawing>
          <wp:inline distT="0" distB="0" distL="0" distR="0" wp14:anchorId="5809D723" wp14:editId="7449CCEB">
            <wp:extent cx="5270500" cy="2290767"/>
            <wp:effectExtent l="0" t="0" r="6350" b="0"/>
            <wp:docPr id="6" name="图片 6" descr="C:\Users\JUSTIN\Documents\WeChat Files\wxid_sy1xs9unbbor22\FileStorage\Temp\169280574449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280574449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2290767"/>
                    </a:xfrm>
                    <a:prstGeom prst="rect">
                      <a:avLst/>
                    </a:prstGeom>
                    <a:noFill/>
                    <a:ln>
                      <a:noFill/>
                    </a:ln>
                  </pic:spPr>
                </pic:pic>
              </a:graphicData>
            </a:graphic>
          </wp:inline>
        </w:drawing>
      </w:r>
    </w:p>
    <w:p w14:paraId="799083A3" w14:textId="0F0BB9A9" w:rsidR="00945AEC" w:rsidRDefault="00945AEC" w:rsidP="00945AEC">
      <w:pPr>
        <w:pStyle w:val="figurecaption"/>
      </w:pPr>
      <w:r>
        <w:t xml:space="preserve">Figure 3: </w:t>
      </w:r>
      <w:r w:rsidRPr="00945AEC">
        <w:rPr>
          <w:b w:val="0"/>
        </w:rPr>
        <w:t>Dashboard Page</w:t>
      </w:r>
    </w:p>
    <w:p w14:paraId="404F2535" w14:textId="55DFA9C7" w:rsidR="006B038F" w:rsidRDefault="006B038F" w:rsidP="009B462B">
      <w:r w:rsidRPr="00B84F89">
        <w:t xml:space="preserve">The </w:t>
      </w:r>
      <w:r w:rsidRPr="00B84F89">
        <w:rPr>
          <w:bCs/>
        </w:rPr>
        <w:t>dashboard</w:t>
      </w:r>
      <w:r w:rsidRPr="00B84F89">
        <w:t xml:space="preserve"> showcases</w:t>
      </w:r>
      <w:r w:rsidRPr="006B038F">
        <w:t xml:space="preserve"> statistics for both study and review items, providing users with a clear insight into their learning progress. Additionally, a structured course is presented for demonstration purposes, enabling users to enrol and automatically generate default study items.</w:t>
      </w:r>
    </w:p>
    <w:p w14:paraId="05DAB70E" w14:textId="5A95CFBB" w:rsidR="00945AEC" w:rsidRDefault="00655B00" w:rsidP="009B462B">
      <w:r w:rsidRPr="00655B00">
        <w:rPr>
          <w:noProof/>
          <w:lang w:val="en-US" w:eastAsia="zh-CN"/>
        </w:rPr>
        <w:lastRenderedPageBreak/>
        <w:drawing>
          <wp:inline distT="0" distB="0" distL="0" distR="0" wp14:anchorId="2ED80CD5" wp14:editId="302AB3F5">
            <wp:extent cx="5270500" cy="2445446"/>
            <wp:effectExtent l="0" t="0" r="6350" b="0"/>
            <wp:docPr id="9" name="图片 9" descr="C:\Users\JUSTIN\Documents\WeChat Files\wxid_sy1xs9unbbor22\FileStorage\Temp\1692839720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283972061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0500" cy="2445446"/>
                    </a:xfrm>
                    <a:prstGeom prst="rect">
                      <a:avLst/>
                    </a:prstGeom>
                    <a:noFill/>
                    <a:ln>
                      <a:noFill/>
                    </a:ln>
                  </pic:spPr>
                </pic:pic>
              </a:graphicData>
            </a:graphic>
          </wp:inline>
        </w:drawing>
      </w:r>
    </w:p>
    <w:p w14:paraId="20BF2096" w14:textId="30C8D308" w:rsidR="00945AEC" w:rsidRDefault="00945AEC" w:rsidP="00945AEC">
      <w:pPr>
        <w:pStyle w:val="figurecaption"/>
      </w:pPr>
      <w:r>
        <w:t xml:space="preserve">Figure 4: </w:t>
      </w:r>
      <w:r w:rsidR="00655B00" w:rsidRPr="00655B00">
        <w:rPr>
          <w:b w:val="0"/>
        </w:rPr>
        <w:t xml:space="preserve">Study </w:t>
      </w:r>
      <w:r>
        <w:rPr>
          <w:b w:val="0"/>
        </w:rPr>
        <w:t xml:space="preserve">Overview </w:t>
      </w:r>
      <w:r w:rsidRPr="00945AEC">
        <w:rPr>
          <w:b w:val="0"/>
        </w:rPr>
        <w:t>Page</w:t>
      </w:r>
    </w:p>
    <w:p w14:paraId="27F01825" w14:textId="122D32E8" w:rsidR="006B038F" w:rsidRDefault="006B038F" w:rsidP="006B038F">
      <w:pPr>
        <w:jc w:val="left"/>
      </w:pPr>
      <w:r w:rsidRPr="006B038F">
        <w:t xml:space="preserve">The </w:t>
      </w:r>
      <w:r w:rsidRPr="00B84F89">
        <w:t>study overview</w:t>
      </w:r>
      <w:r w:rsidRPr="006B038F">
        <w:t xml:space="preserve"> page </w:t>
      </w:r>
      <w:r>
        <w:t xml:space="preserve">displays </w:t>
      </w:r>
      <w:r w:rsidRPr="006B038F">
        <w:t xml:space="preserve">study items through the study card component. These study cards </w:t>
      </w:r>
      <w:r>
        <w:t>can be</w:t>
      </w:r>
      <w:r w:rsidRPr="006B038F">
        <w:t xml:space="preserve"> organized based on their status: scheduled, finished, or cancelled. For scheduled items, cards are arranged in ascending order by </w:t>
      </w:r>
      <w:r>
        <w:t xml:space="preserve">scheduled </w:t>
      </w:r>
      <w:r w:rsidRPr="006B038F">
        <w:t xml:space="preserve">date, while for finished and cancelled items, they are in descending order by completion date. This arrangement ensures that users can easily track and manage their study plans. Users can navigate to other pages using the speed dial menu and add new study items with the "create new study item" button. </w:t>
      </w:r>
    </w:p>
    <w:p w14:paraId="313AE4C9" w14:textId="0A9241B9" w:rsidR="00945AEC" w:rsidRDefault="008A3361" w:rsidP="008A3361">
      <w:pPr>
        <w:jc w:val="center"/>
      </w:pPr>
      <w:r w:rsidRPr="008163D3">
        <w:rPr>
          <w:noProof/>
          <w:lang w:val="en-US" w:eastAsia="zh-CN"/>
        </w:rPr>
        <w:drawing>
          <wp:inline distT="0" distB="0" distL="0" distR="0" wp14:anchorId="278DBAEC" wp14:editId="52B5CDDC">
            <wp:extent cx="2483839" cy="2533626"/>
            <wp:effectExtent l="0" t="0" r="0" b="635"/>
            <wp:docPr id="4" name="图片 4" descr="C:\Users\JUSTIN\Documents\WeChat Files\wxid_sy1xs9unbbor22\FileStorage\Temp\16928048085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280480858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06607" cy="2556851"/>
                    </a:xfrm>
                    <a:prstGeom prst="rect">
                      <a:avLst/>
                    </a:prstGeom>
                    <a:noFill/>
                    <a:ln>
                      <a:noFill/>
                    </a:ln>
                  </pic:spPr>
                </pic:pic>
              </a:graphicData>
            </a:graphic>
          </wp:inline>
        </w:drawing>
      </w:r>
      <w:r w:rsidR="008F5EE9" w:rsidRPr="00823740">
        <w:rPr>
          <w:noProof/>
          <w:lang w:val="en-US" w:eastAsia="zh-CN"/>
        </w:rPr>
        <w:drawing>
          <wp:inline distT="0" distB="0" distL="0" distR="0" wp14:anchorId="2325DD36" wp14:editId="64FF4742">
            <wp:extent cx="2628900" cy="2504560"/>
            <wp:effectExtent l="0" t="0" r="0" b="0"/>
            <wp:docPr id="13" name="图片 13" descr="C:\Users\JUSTIN\Documents\WeChat Files\wxid_sy1xs9unbbor22\FileStorage\Temp\169283703908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USTIN\Documents\WeChat Files\wxid_sy1xs9unbbor22\FileStorage\Temp\169283703908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59634" cy="2533840"/>
                    </a:xfrm>
                    <a:prstGeom prst="rect">
                      <a:avLst/>
                    </a:prstGeom>
                    <a:noFill/>
                    <a:ln>
                      <a:noFill/>
                    </a:ln>
                  </pic:spPr>
                </pic:pic>
              </a:graphicData>
            </a:graphic>
          </wp:inline>
        </w:drawing>
      </w:r>
    </w:p>
    <w:p w14:paraId="7833A1B2" w14:textId="7673470E" w:rsidR="008A3361" w:rsidRDefault="008A3361" w:rsidP="008A3361">
      <w:pPr>
        <w:pStyle w:val="figurecaption"/>
      </w:pPr>
      <w:r>
        <w:t xml:space="preserve">Figure </w:t>
      </w:r>
      <w:r w:rsidR="00964242">
        <w:t>5</w:t>
      </w:r>
      <w:r>
        <w:t xml:space="preserve">: </w:t>
      </w:r>
      <w:r>
        <w:rPr>
          <w:b w:val="0"/>
        </w:rPr>
        <w:t>Study Card Component</w:t>
      </w:r>
    </w:p>
    <w:p w14:paraId="71A82844" w14:textId="12D0313E" w:rsidR="006B038F" w:rsidRDefault="006B038F" w:rsidP="008A3361">
      <w:r w:rsidRPr="006B038F">
        <w:t>Each study card offers essential details such as the title, category, content, creation date, and scheduled date. Depending on the status, additional features or buttons</w:t>
      </w:r>
      <w:r>
        <w:t>, including status changing and editing function,</w:t>
      </w:r>
      <w:r w:rsidRPr="006B038F">
        <w:t xml:space="preserve"> are available for user interaction. </w:t>
      </w:r>
      <w:r w:rsidR="00B84F89">
        <w:t xml:space="preserve">The study card will remind the user with red characters if it is overdue comparing to the scheduled date. </w:t>
      </w:r>
      <w:r w:rsidRPr="006B038F">
        <w:t xml:space="preserve">For longer content, a "read more" option unfolds the </w:t>
      </w:r>
      <w:r>
        <w:t xml:space="preserve">content </w:t>
      </w:r>
      <w:r w:rsidRPr="006B038F">
        <w:t>details in a modal view.</w:t>
      </w:r>
    </w:p>
    <w:p w14:paraId="14CABBB4" w14:textId="7D639DC2" w:rsidR="00945AEC" w:rsidRDefault="00655B00" w:rsidP="008A3361">
      <w:r w:rsidRPr="00655B00">
        <w:rPr>
          <w:noProof/>
          <w:lang w:val="en-US" w:eastAsia="zh-CN"/>
        </w:rPr>
        <w:lastRenderedPageBreak/>
        <w:drawing>
          <wp:inline distT="0" distB="0" distL="0" distR="0" wp14:anchorId="6FA603FC" wp14:editId="10EBC10C">
            <wp:extent cx="5270500" cy="2451332"/>
            <wp:effectExtent l="0" t="0" r="6350" b="6350"/>
            <wp:docPr id="10" name="图片 10" descr="C:\Users\JUSTIN\Documents\WeChat Files\wxid_sy1xs9unbbor22\FileStorage\Temp\16928398353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USTIN\Documents\WeChat Files\wxid_sy1xs9unbbor22\FileStorage\Temp\1692839835304.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0500" cy="2451332"/>
                    </a:xfrm>
                    <a:prstGeom prst="rect">
                      <a:avLst/>
                    </a:prstGeom>
                    <a:noFill/>
                    <a:ln>
                      <a:noFill/>
                    </a:ln>
                  </pic:spPr>
                </pic:pic>
              </a:graphicData>
            </a:graphic>
          </wp:inline>
        </w:drawing>
      </w:r>
    </w:p>
    <w:p w14:paraId="5A59689D" w14:textId="7F9C6FEA" w:rsidR="00655B00" w:rsidRDefault="00655B00" w:rsidP="00655B00">
      <w:pPr>
        <w:pStyle w:val="figurecaption"/>
        <w:rPr>
          <w:b w:val="0"/>
        </w:rPr>
      </w:pPr>
      <w:r>
        <w:t xml:space="preserve">Figure 6: </w:t>
      </w:r>
      <w:r>
        <w:rPr>
          <w:b w:val="0"/>
        </w:rPr>
        <w:t>Review Overview Page</w:t>
      </w:r>
    </w:p>
    <w:p w14:paraId="2F7E5154" w14:textId="12F604CA" w:rsidR="00655B00" w:rsidRPr="00655B00" w:rsidRDefault="006719D4" w:rsidP="00655B00">
      <w:r w:rsidRPr="00C967A8">
        <w:rPr>
          <w:noProof/>
          <w:lang w:val="en-US" w:eastAsia="zh-CN"/>
        </w:rPr>
        <w:drawing>
          <wp:inline distT="0" distB="0" distL="0" distR="0" wp14:anchorId="402D03E0" wp14:editId="33448E1C">
            <wp:extent cx="2617032" cy="3214714"/>
            <wp:effectExtent l="0" t="0" r="0" b="5080"/>
            <wp:docPr id="8" name="图片 8" descr="C:\Users\JUSTIN\Documents\WeChat Files\wxid_sy1xs9unbbor22\FileStorage\Temp\16928059924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USTIN\Documents\WeChat Files\wxid_sy1xs9unbbor22\FileStorage\Temp\169280599241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49812" cy="3254980"/>
                    </a:xfrm>
                    <a:prstGeom prst="rect">
                      <a:avLst/>
                    </a:prstGeom>
                    <a:noFill/>
                    <a:ln>
                      <a:noFill/>
                    </a:ln>
                  </pic:spPr>
                </pic:pic>
              </a:graphicData>
            </a:graphic>
          </wp:inline>
        </w:drawing>
      </w:r>
      <w:r w:rsidRPr="00C967A8">
        <w:rPr>
          <w:noProof/>
          <w:lang w:val="en-US" w:eastAsia="zh-CN"/>
        </w:rPr>
        <w:drawing>
          <wp:inline distT="0" distB="0" distL="0" distR="0" wp14:anchorId="03226DFD" wp14:editId="5AE223A7">
            <wp:extent cx="2581547" cy="4015740"/>
            <wp:effectExtent l="0" t="0" r="9525" b="3810"/>
            <wp:docPr id="11" name="图片 11" descr="C:\Users\JUSTIN\Documents\WeChat Files\wxid_sy1xs9unbbor22\FileStorage\Temp\169280627587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USTIN\Documents\WeChat Files\wxid_sy1xs9unbbor22\FileStorage\Temp\169280627587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02006" cy="4047565"/>
                    </a:xfrm>
                    <a:prstGeom prst="rect">
                      <a:avLst/>
                    </a:prstGeom>
                    <a:noFill/>
                    <a:ln>
                      <a:noFill/>
                    </a:ln>
                  </pic:spPr>
                </pic:pic>
              </a:graphicData>
            </a:graphic>
          </wp:inline>
        </w:drawing>
      </w:r>
    </w:p>
    <w:p w14:paraId="672B74D9" w14:textId="5D6CB5A3" w:rsidR="00655B00" w:rsidRPr="006719D4" w:rsidRDefault="006719D4" w:rsidP="006719D4">
      <w:pPr>
        <w:pStyle w:val="figurecaption"/>
        <w:rPr>
          <w:b w:val="0"/>
        </w:rPr>
      </w:pPr>
      <w:r>
        <w:t xml:space="preserve">Figure 7: </w:t>
      </w:r>
      <w:r>
        <w:rPr>
          <w:b w:val="0"/>
        </w:rPr>
        <w:t>Review Card Component</w:t>
      </w:r>
    </w:p>
    <w:p w14:paraId="3E0DF0B3" w14:textId="18DDB7CF" w:rsidR="00B84F89" w:rsidRDefault="00B84F89" w:rsidP="008A3361">
      <w:r w:rsidRPr="00B84F89">
        <w:t>The review overview page mirrors the organizational structure of the study overview page, listing all review cards based on their status. However, the layout for individual review cards differs from that of study cards. In addition to standard details</w:t>
      </w:r>
      <w:r>
        <w:t xml:space="preserve"> (title, category, content and etc.)</w:t>
      </w:r>
      <w:r w:rsidRPr="00B84F89">
        <w:t>, review cards showcase a set of session components that detail the scheduled date,</w:t>
      </w:r>
      <w:r>
        <w:t xml:space="preserve"> completion date,</w:t>
      </w:r>
      <w:r w:rsidRPr="00B84F89">
        <w:t xml:space="preserve"> status, and possible actions for each review session. Users have the flexibility to add or edit </w:t>
      </w:r>
      <w:r>
        <w:t xml:space="preserve">review item details and </w:t>
      </w:r>
      <w:r w:rsidRPr="00B84F89">
        <w:t>sessions</w:t>
      </w:r>
      <w:r>
        <w:t xml:space="preserve">, </w:t>
      </w:r>
      <w:r w:rsidRPr="00B84F89">
        <w:t>with a cap of five sessions for each review item. The overall status of a review item adjusts based on the completion or cancellation of all its sessions.</w:t>
      </w:r>
    </w:p>
    <w:p w14:paraId="6EBC4A13" w14:textId="6FD3103D" w:rsidR="00E37976" w:rsidRDefault="00E37976" w:rsidP="002E4AB3">
      <w:r>
        <w:br w:type="page"/>
      </w:r>
      <w:r w:rsidR="00B84F89" w:rsidRPr="00B84F89">
        <w:rPr>
          <w:noProof/>
          <w:lang w:val="en-US" w:eastAsia="zh-CN"/>
        </w:rPr>
        <w:lastRenderedPageBreak/>
        <w:drawing>
          <wp:inline distT="0" distB="0" distL="0" distR="0" wp14:anchorId="3CBD418F" wp14:editId="1E4EDDCD">
            <wp:extent cx="5270500" cy="2456822"/>
            <wp:effectExtent l="0" t="0" r="6350" b="635"/>
            <wp:docPr id="12" name="图片 12" descr="C:\Users\JUSTIN\Documents\WeChat Files\wxid_sy1xs9unbbor22\FileStorage\Temp\169284261247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USTIN\Documents\WeChat Files\wxid_sy1xs9unbbor22\FileStorage\Temp\1692842612479.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0500" cy="2456822"/>
                    </a:xfrm>
                    <a:prstGeom prst="rect">
                      <a:avLst/>
                    </a:prstGeom>
                    <a:noFill/>
                    <a:ln>
                      <a:noFill/>
                    </a:ln>
                  </pic:spPr>
                </pic:pic>
              </a:graphicData>
            </a:graphic>
          </wp:inline>
        </w:drawing>
      </w:r>
    </w:p>
    <w:p w14:paraId="07EECE79" w14:textId="21F150B7" w:rsidR="00B84F89" w:rsidRPr="006719D4" w:rsidRDefault="00B84F89" w:rsidP="00B84F89">
      <w:pPr>
        <w:pStyle w:val="figurecaption"/>
        <w:rPr>
          <w:b w:val="0"/>
        </w:rPr>
      </w:pPr>
      <w:r>
        <w:t xml:space="preserve">Figure </w:t>
      </w:r>
      <w:r w:rsidR="00367B4A">
        <w:t>8</w:t>
      </w:r>
      <w:r>
        <w:t xml:space="preserve">: </w:t>
      </w:r>
      <w:r w:rsidR="00E772C8">
        <w:rPr>
          <w:b w:val="0"/>
        </w:rPr>
        <w:t>Chatbuddy Page</w:t>
      </w:r>
    </w:p>
    <w:p w14:paraId="00C41F2F" w14:textId="794B8286" w:rsidR="00AB387C" w:rsidRDefault="00AB387C" w:rsidP="00AB387C">
      <w:pPr>
        <w:rPr>
          <w:lang w:val="en-US"/>
        </w:rPr>
      </w:pPr>
      <w:r w:rsidRPr="00BE2C02">
        <w:rPr>
          <w:lang w:val="en-US"/>
        </w:rPr>
        <w:t xml:space="preserve">The </w:t>
      </w:r>
      <w:r w:rsidRPr="00BE2C02">
        <w:rPr>
          <w:bCs/>
          <w:lang w:val="en-US"/>
        </w:rPr>
        <w:t>chatbuddy</w:t>
      </w:r>
      <w:r w:rsidRPr="00BE2C02">
        <w:rPr>
          <w:lang w:val="en-US"/>
        </w:rPr>
        <w:t xml:space="preserve"> page is structured into three main sections: chatbot selection, conversation area, and learning task area. In the </w:t>
      </w:r>
      <w:r w:rsidRPr="00BE2C02">
        <w:rPr>
          <w:bCs/>
          <w:lang w:val="en-US"/>
        </w:rPr>
        <w:t>chatbot selection</w:t>
      </w:r>
      <w:r w:rsidRPr="00BE2C02">
        <w:rPr>
          <w:lang w:val="en-US"/>
        </w:rPr>
        <w:t xml:space="preserve"> section, users can choose a chatbot tailored to their specific learning objectives. The </w:t>
      </w:r>
      <w:r w:rsidRPr="00BE2C02">
        <w:rPr>
          <w:bCs/>
          <w:lang w:val="en-US"/>
        </w:rPr>
        <w:t>conversation area</w:t>
      </w:r>
      <w:r w:rsidRPr="00BE2C02">
        <w:rPr>
          <w:lang w:val="en-US"/>
        </w:rPr>
        <w:t xml:space="preserve"> is where users interact with their chosen chatbot. Conversational history is displayed through a series of chatbox components. Users can type messages in a dedicated input area. This area also features three buttons: one for speech recognition, another for sending messages, and a third for initiating new topics. Beneath these buttons, conversation points are highlighted for user reference. Additionally, the </w:t>
      </w:r>
      <w:r w:rsidRPr="00BE2C02">
        <w:rPr>
          <w:bCs/>
          <w:lang w:val="en-US"/>
        </w:rPr>
        <w:t>learning task area</w:t>
      </w:r>
      <w:r w:rsidRPr="00BE2C02">
        <w:rPr>
          <w:lang w:val="en-US"/>
        </w:rPr>
        <w:t xml:space="preserve"> showcases study tasks and review sessions scheduled for the current day, using the previously described study cards and review cards.</w:t>
      </w:r>
    </w:p>
    <w:p w14:paraId="60DB466A" w14:textId="213E8352" w:rsidR="00BE2C02" w:rsidRDefault="00BE2C02" w:rsidP="00AB387C">
      <w:pPr>
        <w:rPr>
          <w:lang w:val="en-US"/>
        </w:rPr>
      </w:pPr>
      <w:r w:rsidRPr="00DA4D3A">
        <w:rPr>
          <w:noProof/>
          <w:lang w:val="en-US" w:eastAsia="zh-CN"/>
        </w:rPr>
        <w:drawing>
          <wp:inline distT="0" distB="0" distL="0" distR="0" wp14:anchorId="47A1D592" wp14:editId="186CD4F8">
            <wp:extent cx="5270500" cy="1293225"/>
            <wp:effectExtent l="0" t="0" r="6350" b="2540"/>
            <wp:docPr id="3" name="图片 3" descr="C:\Users\JUSTIN\Documents\WeChat Files\wxid_sy1xs9unbbor22\FileStorage\Temp\16927331148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2733114856.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0500" cy="1293225"/>
                    </a:xfrm>
                    <a:prstGeom prst="rect">
                      <a:avLst/>
                    </a:prstGeom>
                    <a:noFill/>
                    <a:ln>
                      <a:noFill/>
                    </a:ln>
                  </pic:spPr>
                </pic:pic>
              </a:graphicData>
            </a:graphic>
          </wp:inline>
        </w:drawing>
      </w:r>
    </w:p>
    <w:p w14:paraId="7640AD4A" w14:textId="5CED92FE" w:rsidR="00BE2C02" w:rsidRDefault="00BE2C02" w:rsidP="00AB387C">
      <w:pPr>
        <w:rPr>
          <w:lang w:val="en-US"/>
        </w:rPr>
      </w:pPr>
      <w:r w:rsidRPr="00DA4D3A">
        <w:rPr>
          <w:noProof/>
          <w:lang w:val="en-US" w:eastAsia="zh-CN"/>
        </w:rPr>
        <w:drawing>
          <wp:inline distT="0" distB="0" distL="0" distR="0" wp14:anchorId="08B29302" wp14:editId="0BEAE55A">
            <wp:extent cx="5270500" cy="846696"/>
            <wp:effectExtent l="0" t="0" r="6350" b="0"/>
            <wp:docPr id="2" name="图片 2" descr="C:\Users\JUSTIN\Documents\WeChat Files\wxid_sy1xs9unbbor22\FileStorage\Temp\1692733015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USTIN\Documents\WeChat Files\wxid_sy1xs9unbbor22\FileStorage\Temp\169273301500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0500" cy="846696"/>
                    </a:xfrm>
                    <a:prstGeom prst="rect">
                      <a:avLst/>
                    </a:prstGeom>
                    <a:noFill/>
                    <a:ln>
                      <a:noFill/>
                    </a:ln>
                  </pic:spPr>
                </pic:pic>
              </a:graphicData>
            </a:graphic>
          </wp:inline>
        </w:drawing>
      </w:r>
    </w:p>
    <w:p w14:paraId="212CFDA1" w14:textId="1A4A432D" w:rsidR="00BE2C02" w:rsidRPr="007C713A" w:rsidRDefault="00E772C8" w:rsidP="007C713A">
      <w:pPr>
        <w:pStyle w:val="figurecaption"/>
        <w:rPr>
          <w:b w:val="0"/>
        </w:rPr>
      </w:pPr>
      <w:r>
        <w:t xml:space="preserve">Figure 9: </w:t>
      </w:r>
      <w:r>
        <w:rPr>
          <w:b w:val="0"/>
        </w:rPr>
        <w:t>Chatbox Component</w:t>
      </w:r>
    </w:p>
    <w:p w14:paraId="19321C9C" w14:textId="2E42B9CF" w:rsidR="00AB387C" w:rsidRDefault="00AB387C" w:rsidP="00AB387C">
      <w:pPr>
        <w:rPr>
          <w:lang w:val="en-US"/>
        </w:rPr>
      </w:pPr>
      <w:r w:rsidRPr="00BE2C02">
        <w:rPr>
          <w:lang w:val="en-US"/>
        </w:rPr>
        <w:t xml:space="preserve">Diving deeper into the </w:t>
      </w:r>
      <w:r w:rsidRPr="00BE2C02">
        <w:rPr>
          <w:bCs/>
          <w:lang w:val="en-US"/>
        </w:rPr>
        <w:t>chatbox component</w:t>
      </w:r>
      <w:r w:rsidRPr="00BE2C02">
        <w:rPr>
          <w:lang w:val="en-US"/>
        </w:rPr>
        <w:t xml:space="preserve">, its appearance and features are determined by the 'role' prop. If its role is set as 'topic', it serves as a divider showcasing the topic's value. If the role is 'assistant', the chatbox appears on the left with a grey background. When the role is 'user', the chatbox is positioned on the right, boasting the theme's main color. Moreover, three functional buttons </w:t>
      </w:r>
      <w:r w:rsidRPr="00BE2C02">
        <w:rPr>
          <w:lang w:val="en-US"/>
        </w:rPr>
        <w:lastRenderedPageBreak/>
        <w:t>are present at the base of the chatbox for translation, text-to-speech, and review item creation. These functionalities are activated upon user interaction.</w:t>
      </w:r>
    </w:p>
    <w:p w14:paraId="50DF11B7" w14:textId="44CE681B" w:rsidR="00E772C8" w:rsidRDefault="00E772C8" w:rsidP="001D7836">
      <w:pPr>
        <w:pStyle w:val="2"/>
        <w:rPr>
          <w:lang w:val="en-US"/>
        </w:rPr>
      </w:pPr>
      <w:bookmarkStart w:id="16" w:name="_Toc144060620"/>
      <w:r>
        <w:rPr>
          <w:lang w:val="en-US"/>
        </w:rPr>
        <w:t xml:space="preserve">Database </w:t>
      </w:r>
      <w:r w:rsidR="001D7836">
        <w:rPr>
          <w:lang w:val="en-US"/>
        </w:rPr>
        <w:t>Design</w:t>
      </w:r>
      <w:bookmarkEnd w:id="16"/>
    </w:p>
    <w:p w14:paraId="3D7CAB53" w14:textId="3B74C0EA" w:rsidR="009B7E33" w:rsidRPr="009B7E33" w:rsidRDefault="008D343F" w:rsidP="009B7E33">
      <w:pPr>
        <w:rPr>
          <w:lang w:val="en-US"/>
        </w:rPr>
      </w:pPr>
      <w:r>
        <w:rPr>
          <w:lang w:val="en-US"/>
        </w:rPr>
        <w:pict w14:anchorId="4A2FB3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6pt;height:243pt">
            <v:imagedata r:id="rId23" o:title="ER diagram"/>
          </v:shape>
        </w:pict>
      </w:r>
    </w:p>
    <w:p w14:paraId="0866BAB3" w14:textId="41BE0078" w:rsidR="00601664" w:rsidRPr="00AE0887" w:rsidRDefault="00601664" w:rsidP="00AE0887">
      <w:pPr>
        <w:pStyle w:val="figurecaption"/>
        <w:rPr>
          <w:b w:val="0"/>
        </w:rPr>
      </w:pPr>
      <w:r>
        <w:t xml:space="preserve">Figure 10: </w:t>
      </w:r>
      <w:r w:rsidR="00AE0887">
        <w:rPr>
          <w:b w:val="0"/>
        </w:rPr>
        <w:t>Entity Relationship D</w:t>
      </w:r>
      <w:r w:rsidR="00AE0887" w:rsidRPr="00AE0887">
        <w:rPr>
          <w:b w:val="0"/>
        </w:rPr>
        <w:t>iagram</w:t>
      </w:r>
    </w:p>
    <w:p w14:paraId="6439426D" w14:textId="77777777" w:rsidR="00FA1BE2" w:rsidRDefault="002660D8" w:rsidP="00367B4A">
      <w:r>
        <w:t>The provided</w:t>
      </w:r>
      <w:r w:rsidR="00AE0887" w:rsidRPr="00AE0887">
        <w:t xml:space="preserve"> diagram offers a </w:t>
      </w:r>
      <w:r w:rsidR="00AE0887">
        <w:t xml:space="preserve">comprehensive </w:t>
      </w:r>
      <w:r>
        <w:t xml:space="preserve">view of the project's </w:t>
      </w:r>
      <w:r w:rsidRPr="00AE0887">
        <w:t>entity relationship</w:t>
      </w:r>
      <w:r w:rsidR="00AE0887" w:rsidRPr="00AE0887">
        <w:t>.</w:t>
      </w:r>
      <w:r w:rsidR="001D7836" w:rsidRPr="001D7836">
        <w:t xml:space="preserve"> Identifying the entities and</w:t>
      </w:r>
      <w:r w:rsidR="001D7836">
        <w:t xml:space="preserve"> </w:t>
      </w:r>
      <w:r w:rsidR="001D7836" w:rsidRPr="001D7836">
        <w:t>their relationships between each other is essential for good database design. Each</w:t>
      </w:r>
      <w:r w:rsidR="001D7836">
        <w:t xml:space="preserve"> </w:t>
      </w:r>
      <w:r w:rsidR="001D7836" w:rsidRPr="001D7836">
        <w:t>entity also has associated attributes</w:t>
      </w:r>
      <w:r w:rsidR="00352288">
        <w:t xml:space="preserve"> and constraints</w:t>
      </w:r>
      <w:r w:rsidR="001D7836" w:rsidRPr="001D7836">
        <w:t xml:space="preserve">, </w:t>
      </w:r>
      <w:r w:rsidR="001D7836">
        <w:t>these can be found in Appendix D.</w:t>
      </w:r>
      <w:r w:rsidR="001143D9">
        <w:t xml:space="preserve"> </w:t>
      </w:r>
      <w:r w:rsidR="00FA1BE2" w:rsidRPr="00FA1BE2">
        <w:t>Several crucial aspects of this design merit attention</w:t>
      </w:r>
      <w:r w:rsidR="00FA1BE2">
        <w:t>:</w:t>
      </w:r>
    </w:p>
    <w:p w14:paraId="36E607DF" w14:textId="56A12AED" w:rsidR="001143D9" w:rsidRDefault="00FA1BE2" w:rsidP="00367B4A">
      <w:r w:rsidRPr="00FA1BE2">
        <w:rPr>
          <w:b/>
          <w:bCs/>
        </w:rPr>
        <w:t>Course Default Study Items</w:t>
      </w:r>
      <w:r w:rsidRPr="00FA1BE2">
        <w:t xml:space="preserve">: These are static and pre-configured within the database. The platform </w:t>
      </w:r>
      <w:r>
        <w:t xml:space="preserve">should provide </w:t>
      </w:r>
      <w:r w:rsidRPr="00FA1BE2">
        <w:t>a range of courses, each containing a set of defau</w:t>
      </w:r>
      <w:r>
        <w:t>lt study items. When users enro</w:t>
      </w:r>
      <w:r w:rsidRPr="00FA1BE2">
        <w:t>l in a co</w:t>
      </w:r>
      <w:r>
        <w:t xml:space="preserve">urse, these default items will be imported </w:t>
      </w:r>
      <w:r w:rsidRPr="00FA1BE2">
        <w:t>to the dynamic 'study items' category. Unlike the pre</w:t>
      </w:r>
      <w:r>
        <w:t>-set defaults</w:t>
      </w:r>
      <w:r w:rsidRPr="00FA1BE2">
        <w:t>, study items can be modified by users</w:t>
      </w:r>
      <w:r>
        <w:t xml:space="preserve"> basing on their needs. This function</w:t>
      </w:r>
      <w:r w:rsidRPr="00FA1BE2">
        <w:t xml:space="preserve"> </w:t>
      </w:r>
      <w:r>
        <w:t>requirement makes it reasonable to</w:t>
      </w:r>
      <w:r w:rsidRPr="00FA1BE2">
        <w:t xml:space="preserve"> separate tables for these two types of study items. </w:t>
      </w:r>
    </w:p>
    <w:p w14:paraId="7FF8B942" w14:textId="3BCAF638" w:rsidR="00FA1BE2" w:rsidRDefault="00FA1BE2" w:rsidP="00367B4A">
      <w:r w:rsidRPr="00FA1BE2">
        <w:rPr>
          <w:b/>
          <w:bCs/>
        </w:rPr>
        <w:t>Review Items</w:t>
      </w:r>
      <w:r>
        <w:rPr>
          <w:b/>
          <w:bCs/>
        </w:rPr>
        <w:t xml:space="preserve"> and Review Sessions</w:t>
      </w:r>
      <w:r w:rsidRPr="00FA1BE2">
        <w:t>: Contrasting with study items, each review item comprises multiple review sessions. This structure empowers users to formulate a spaced repetition pattern tailored to their learning style, affording them control over the quantity and s</w:t>
      </w:r>
      <w:r>
        <w:t>cheduling of review sessions for each review</w:t>
      </w:r>
      <w:r w:rsidRPr="00FA1BE2">
        <w:t xml:space="preserve"> item.</w:t>
      </w:r>
    </w:p>
    <w:p w14:paraId="12171402" w14:textId="51D6E45C" w:rsidR="00C76889" w:rsidRDefault="00FA1BE2" w:rsidP="00367B4A">
      <w:r w:rsidRPr="00FA1BE2">
        <w:rPr>
          <w:b/>
          <w:bCs/>
        </w:rPr>
        <w:t>Data Harvesting</w:t>
      </w:r>
      <w:r w:rsidRPr="00FA1BE2">
        <w:t>: Being a learning-centric platform, user study behaviours are paramount for refining the services</w:t>
      </w:r>
      <w:r>
        <w:t xml:space="preserve"> provided</w:t>
      </w:r>
      <w:r w:rsidRPr="00FA1BE2">
        <w:t>. D</w:t>
      </w:r>
      <w:r>
        <w:t>ata attributes such as content, category, created date, scheduled</w:t>
      </w:r>
      <w:r w:rsidRPr="00FA1BE2">
        <w:t xml:space="preserve"> date</w:t>
      </w:r>
      <w:r>
        <w:t xml:space="preserve"> and completion date</w:t>
      </w:r>
      <w:r w:rsidRPr="00FA1BE2">
        <w:t xml:space="preserve"> can </w:t>
      </w:r>
      <w:r w:rsidR="00A43B71">
        <w:t xml:space="preserve">be </w:t>
      </w:r>
      <w:r w:rsidRPr="00FA1BE2">
        <w:t>valuable insights for service enhancement. Furthermore, token usage durin</w:t>
      </w:r>
      <w:r w:rsidR="00A43B71">
        <w:t xml:space="preserve">g user-chatbot interactions is vital and monitored by the </w:t>
      </w:r>
      <w:r w:rsidR="00BD4049">
        <w:t>c</w:t>
      </w:r>
      <w:r w:rsidR="00A43B71">
        <w:t>hatmessage table</w:t>
      </w:r>
      <w:r w:rsidRPr="00FA1BE2">
        <w:t>. Since the OpenAI API determines charges based on token consumption, monitoring</w:t>
      </w:r>
      <w:r w:rsidR="00A43B71">
        <w:t xml:space="preserve"> this can not </w:t>
      </w:r>
      <w:r w:rsidR="00A43B71">
        <w:lastRenderedPageBreak/>
        <w:t>only understand</w:t>
      </w:r>
      <w:r w:rsidRPr="00FA1BE2">
        <w:t xml:space="preserve"> user </w:t>
      </w:r>
      <w:r w:rsidR="00A43B71" w:rsidRPr="00FA1BE2">
        <w:t>behaviour</w:t>
      </w:r>
      <w:r w:rsidRPr="00FA1BE2">
        <w:t xml:space="preserve"> but also pre</w:t>
      </w:r>
      <w:r w:rsidR="00A43B71">
        <w:t>vent misuse and</w:t>
      </w:r>
      <w:r w:rsidRPr="00FA1BE2">
        <w:t xml:space="preserve"> effectively managing operational expenses.</w:t>
      </w:r>
    </w:p>
    <w:p w14:paraId="1F17A0AE" w14:textId="77777777" w:rsidR="007E6617" w:rsidRDefault="007E6617" w:rsidP="007E6617">
      <w:pPr>
        <w:pStyle w:val="2"/>
      </w:pPr>
      <w:bookmarkStart w:id="17" w:name="_Toc144060621"/>
      <w:r>
        <w:t>Function Implementation</w:t>
      </w:r>
      <w:bookmarkEnd w:id="17"/>
    </w:p>
    <w:p w14:paraId="06DF0111" w14:textId="32A7D597" w:rsidR="007E6617" w:rsidRDefault="004E5DDE" w:rsidP="004E5DDE">
      <w:pPr>
        <w:pStyle w:val="3"/>
      </w:pPr>
      <w:bookmarkStart w:id="18" w:name="_Toc144060622"/>
      <w:r>
        <w:t>Structured Learning Courses</w:t>
      </w:r>
      <w:bookmarkEnd w:id="18"/>
    </w:p>
    <w:p w14:paraId="47FFDAB6" w14:textId="31257DFA" w:rsidR="009A4BA7" w:rsidRPr="009A4BA7" w:rsidRDefault="009A4BA7" w:rsidP="009A4BA7">
      <w:pPr>
        <w:rPr>
          <w:rFonts w:eastAsiaTheme="majorEastAsia" w:cstheme="majorBidi"/>
          <w:b/>
          <w:bCs/>
          <w:sz w:val="24"/>
        </w:rPr>
      </w:pPr>
      <w:r w:rsidRPr="009A4BA7">
        <w:t xml:space="preserve">Courses encompass a variety of default study items </w:t>
      </w:r>
      <w:r>
        <w:t xml:space="preserve">covering </w:t>
      </w:r>
      <w:r w:rsidRPr="009A4BA7">
        <w:t>multiple topics and prof</w:t>
      </w:r>
      <w:r>
        <w:t xml:space="preserve">iciency levels. When users enrol in a course depending on </w:t>
      </w:r>
      <w:r w:rsidRPr="009A4BA7">
        <w:t>their individual learning objectives, the system seamles</w:t>
      </w:r>
      <w:r>
        <w:t xml:space="preserve">sly incorporates a set of study </w:t>
      </w:r>
      <w:r w:rsidRPr="009A4BA7">
        <w:t>items from the course's predefine</w:t>
      </w:r>
      <w:r>
        <w:t>d data which are saved in the database</w:t>
      </w:r>
      <w:r w:rsidRPr="009A4BA7">
        <w:t>. This effectively constructs a user-specific study plan. Users retain the option to modify both the content and scheduling of these integrated study items at any future point</w:t>
      </w:r>
      <w:r>
        <w:t xml:space="preserve"> in the study plan system</w:t>
      </w:r>
      <w:r w:rsidRPr="009A4BA7">
        <w:t>.</w:t>
      </w:r>
    </w:p>
    <w:p w14:paraId="4CDC1EF3" w14:textId="3FA8C0F9" w:rsidR="004E5DDE" w:rsidRDefault="004E5DDE" w:rsidP="009A4BA7">
      <w:pPr>
        <w:pStyle w:val="3"/>
      </w:pPr>
      <w:bookmarkStart w:id="19" w:name="_Toc144060623"/>
      <w:r w:rsidRPr="004E5DDE">
        <w:t>Study Plan System</w:t>
      </w:r>
      <w:bookmarkEnd w:id="19"/>
    </w:p>
    <w:p w14:paraId="6EB2A43E" w14:textId="77777777" w:rsidR="008521D5" w:rsidRDefault="00746802" w:rsidP="008521D5">
      <w:r>
        <w:t xml:space="preserve">Besides creating new study items by registering the pre-set courses, the user can also </w:t>
      </w:r>
      <w:r w:rsidR="008521D5">
        <w:t>craft</w:t>
      </w:r>
      <w:r>
        <w:t xml:space="preserve"> the new study plan task</w:t>
      </w:r>
      <w:r w:rsidR="008521D5">
        <w:t>s</w:t>
      </w:r>
      <w:r>
        <w:t xml:space="preserve"> by themselves. The dashboard statistics and </w:t>
      </w:r>
      <w:r w:rsidR="00601664">
        <w:t xml:space="preserve">study overview page demonstrate the learning </w:t>
      </w:r>
      <w:r w:rsidR="009A4BA7">
        <w:t xml:space="preserve">task </w:t>
      </w:r>
      <w:r w:rsidR="00601664">
        <w:t xml:space="preserve">plan by days and status categories. </w:t>
      </w:r>
      <w:r w:rsidR="008521D5" w:rsidRPr="008521D5">
        <w:t xml:space="preserve">With scheduled study items arranged in chronological order, users can effortlessly access upcoming learning tasks. Users also have full flexibility to modify all </w:t>
      </w:r>
      <w:r w:rsidR="008521D5">
        <w:t xml:space="preserve">attributes </w:t>
      </w:r>
      <w:r w:rsidR="008521D5" w:rsidRPr="008521D5">
        <w:t>of each study tas</w:t>
      </w:r>
      <w:r w:rsidR="008521D5">
        <w:t>k. If a task's status is changed to "finished," a modal will appear for users to select</w:t>
      </w:r>
      <w:r w:rsidR="008521D5" w:rsidRPr="008521D5">
        <w:t xml:space="preserve"> a review pattern and </w:t>
      </w:r>
      <w:r w:rsidR="008521D5">
        <w:t>consequently create</w:t>
      </w:r>
      <w:r w:rsidR="008521D5" w:rsidRPr="008521D5">
        <w:t xml:space="preserve"> review items and sessions if desired.</w:t>
      </w:r>
    </w:p>
    <w:p w14:paraId="7E107E57" w14:textId="3B8815A1" w:rsidR="004E5DDE" w:rsidRPr="008521D5" w:rsidRDefault="004E5DDE" w:rsidP="001B6677">
      <w:pPr>
        <w:pStyle w:val="3"/>
      </w:pPr>
      <w:bookmarkStart w:id="20" w:name="_Toc144060624"/>
      <w:r w:rsidRPr="008521D5">
        <w:t>Review System with Spaced Repetition Strategy</w:t>
      </w:r>
      <w:bookmarkEnd w:id="20"/>
    </w:p>
    <w:p w14:paraId="176C0B9C" w14:textId="39516FA3" w:rsidR="004E5DDE" w:rsidRDefault="00C41684" w:rsidP="004E5DDE">
      <w:r>
        <w:t>As mentioned previously, the finished study item</w:t>
      </w:r>
      <w:r w:rsidR="008521D5">
        <w:t>s</w:t>
      </w:r>
      <w:r>
        <w:t xml:space="preserve"> can be </w:t>
      </w:r>
      <w:r w:rsidR="008521D5">
        <w:t xml:space="preserve">migrated into </w:t>
      </w:r>
      <w:r>
        <w:t xml:space="preserve">review system with a selected spaced repetition strategy by users. </w:t>
      </w:r>
      <w:r w:rsidR="008521D5" w:rsidRPr="008521D5">
        <w:t xml:space="preserve">Two standardized spaced repetition methods are available: a </w:t>
      </w:r>
      <w:r w:rsidR="008521D5">
        <w:t>simple model and a normal model. The simple</w:t>
      </w:r>
      <w:r w:rsidR="008521D5" w:rsidRPr="008521D5">
        <w:t xml:space="preserve"> model suggests reviews on the 1st, 3rd, </w:t>
      </w:r>
      <w:r w:rsidR="008521D5">
        <w:t>and 7th days, while the normal</w:t>
      </w:r>
      <w:r w:rsidR="008521D5" w:rsidRPr="008521D5">
        <w:t xml:space="preserve"> model schedules sessions on the 1st, 2nd, 4th, 7th, and 14th days.</w:t>
      </w:r>
      <w:r w:rsidR="008521D5">
        <w:t xml:space="preserve"> </w:t>
      </w:r>
      <w:r w:rsidR="00234621">
        <w:t>Furthermore, the user can customize their unique review</w:t>
      </w:r>
      <w:r w:rsidR="007C713A">
        <w:t xml:space="preserve"> strategy and review</w:t>
      </w:r>
      <w:r w:rsidR="00234621">
        <w:t xml:space="preserve"> sessions </w:t>
      </w:r>
      <w:r w:rsidR="007C713A">
        <w:t>for each review item</w:t>
      </w:r>
      <w:r w:rsidR="00234621">
        <w:t xml:space="preserve">. </w:t>
      </w:r>
    </w:p>
    <w:p w14:paraId="28B4BC1B" w14:textId="0DBB6F42" w:rsidR="00310112" w:rsidRDefault="008521D5" w:rsidP="00310112">
      <w:r>
        <w:t>T</w:t>
      </w:r>
      <w:r w:rsidR="00234621">
        <w:t xml:space="preserve">he user can </w:t>
      </w:r>
      <w:r>
        <w:t xml:space="preserve">also </w:t>
      </w:r>
      <w:r w:rsidR="00234621">
        <w:t xml:space="preserve">monitor the review progress through the overview statistics. </w:t>
      </w:r>
      <w:r w:rsidRPr="008521D5">
        <w:t xml:space="preserve">Emulating the study plan system, review items are showcased chronologically based on their upcoming </w:t>
      </w:r>
      <w:r>
        <w:t xml:space="preserve">review </w:t>
      </w:r>
      <w:r w:rsidRPr="008521D5">
        <w:t>session dates, facilitating users in anticipating imminent learning activities.</w:t>
      </w:r>
      <w:r>
        <w:t xml:space="preserve"> Moreover</w:t>
      </w:r>
      <w:r w:rsidR="007C713A">
        <w:t xml:space="preserve">, even after setting up the review plan, this system allows user to edit every aspect of the review items and sessions, especially for the scheduled dates. </w:t>
      </w:r>
      <w:r w:rsidR="00310112" w:rsidRPr="00310112">
        <w:t xml:space="preserve">This </w:t>
      </w:r>
      <w:r w:rsidR="00310112">
        <w:t>enables users</w:t>
      </w:r>
      <w:r w:rsidR="00310112" w:rsidRPr="00310112">
        <w:t xml:space="preserve"> to deploy the spaced repetition strategy in alignment with their individual pace. The blend of predefined and customizable review patterns empowers users to chart their academic trajectory and optimize learning outcomes. </w:t>
      </w:r>
    </w:p>
    <w:p w14:paraId="683640F3" w14:textId="69ACE406" w:rsidR="004E5DDE" w:rsidRDefault="004E5DDE" w:rsidP="00310112">
      <w:pPr>
        <w:pStyle w:val="3"/>
      </w:pPr>
      <w:bookmarkStart w:id="21" w:name="_Toc144060625"/>
      <w:r>
        <w:t>Chatbot</w:t>
      </w:r>
      <w:bookmarkEnd w:id="21"/>
    </w:p>
    <w:p w14:paraId="3467B514" w14:textId="7B56FAEB" w:rsidR="00234621" w:rsidRPr="00DD3CF2" w:rsidRDefault="007C713A" w:rsidP="00234621">
      <w:pPr>
        <w:rPr>
          <w:b/>
        </w:rPr>
      </w:pPr>
      <w:r w:rsidRPr="00DD3CF2">
        <w:rPr>
          <w:b/>
        </w:rPr>
        <w:t>Integration</w:t>
      </w:r>
      <w:r w:rsidR="00234621" w:rsidRPr="00DD3CF2">
        <w:rPr>
          <w:b/>
        </w:rPr>
        <w:t xml:space="preserve"> with study system and review system</w:t>
      </w:r>
    </w:p>
    <w:p w14:paraId="4B482060" w14:textId="7D876158" w:rsidR="00234621" w:rsidRDefault="006630CC" w:rsidP="00234621">
      <w:r w:rsidRPr="006630CC">
        <w:t>The chatbot enhances learning outcomes through seamless integration with the study and review systems.</w:t>
      </w:r>
      <w:r w:rsidR="00567457">
        <w:t xml:space="preserve"> On the chatbuddy page, the user can </w:t>
      </w:r>
      <w:r>
        <w:t xml:space="preserve">view </w:t>
      </w:r>
      <w:r w:rsidR="00567457">
        <w:t>the study item and review sessions</w:t>
      </w:r>
      <w:r>
        <w:t xml:space="preserve"> which are scheduled at today</w:t>
      </w:r>
      <w:r w:rsidR="00567457">
        <w:t xml:space="preserve"> on the right hand, </w:t>
      </w:r>
      <w:r w:rsidRPr="006630CC">
        <w:lastRenderedPageBreak/>
        <w:t>facilitating effortless input into the chatbot conversation area</w:t>
      </w:r>
      <w:r w:rsidR="00567457">
        <w:t xml:space="preserve">. </w:t>
      </w:r>
      <w:r w:rsidRPr="006630CC">
        <w:t>Additionally, users can create review items and sessions directly from chatbot conversations</w:t>
      </w:r>
      <w:r>
        <w:t xml:space="preserve"> by clicking the creating review icon</w:t>
      </w:r>
      <w:r w:rsidRPr="006630CC">
        <w:t xml:space="preserve">. By default, </w:t>
      </w:r>
      <w:r>
        <w:t xml:space="preserve">though </w:t>
      </w:r>
      <w:r w:rsidRPr="006630CC">
        <w:t>the conversation content serves as t</w:t>
      </w:r>
      <w:r>
        <w:t>he review item's content,</w:t>
      </w:r>
      <w:r w:rsidRPr="006630CC">
        <w:t xml:space="preserve"> users have the flexibility to customize review</w:t>
      </w:r>
      <w:r>
        <w:t xml:space="preserve"> attributes and pattern</w:t>
      </w:r>
      <w:r w:rsidRPr="006630CC">
        <w:t xml:space="preserve"> using a spaced repetition strategy.</w:t>
      </w:r>
    </w:p>
    <w:p w14:paraId="3F8FE0CF" w14:textId="580C0AEE" w:rsidR="00DE262E" w:rsidRDefault="00234621" w:rsidP="00234621">
      <w:pPr>
        <w:rPr>
          <w:b/>
        </w:rPr>
      </w:pPr>
      <w:r w:rsidRPr="00DD3CF2">
        <w:rPr>
          <w:b/>
        </w:rPr>
        <w:t>Chatbot personalities</w:t>
      </w:r>
      <w:r w:rsidR="007C713A" w:rsidRPr="00DD3CF2">
        <w:rPr>
          <w:b/>
        </w:rPr>
        <w:t xml:space="preserve"> and prompts</w:t>
      </w:r>
      <w:r w:rsidRPr="00DD3CF2">
        <w:rPr>
          <w:b/>
        </w:rPr>
        <w:t xml:space="preserve"> design</w:t>
      </w:r>
    </w:p>
    <w:p w14:paraId="610C2267" w14:textId="77777777" w:rsidR="00BD4049" w:rsidRPr="00DD3CF2" w:rsidRDefault="00BD4049" w:rsidP="00234621">
      <w:pPr>
        <w:rPr>
          <w:b/>
        </w:rPr>
      </w:pPr>
    </w:p>
    <w:tbl>
      <w:tblPr>
        <w:tblStyle w:val="ad"/>
        <w:tblW w:w="0" w:type="auto"/>
        <w:jc w:val="center"/>
        <w:tblLook w:val="04A0" w:firstRow="1" w:lastRow="0" w:firstColumn="1" w:lastColumn="0" w:noHBand="0" w:noVBand="1"/>
      </w:tblPr>
      <w:tblGrid>
        <w:gridCol w:w="1087"/>
        <w:gridCol w:w="1556"/>
        <w:gridCol w:w="1214"/>
        <w:gridCol w:w="1354"/>
        <w:gridCol w:w="3305"/>
      </w:tblGrid>
      <w:tr w:rsidR="00DE262E" w14:paraId="29B27B98" w14:textId="77777777" w:rsidTr="00DE262E">
        <w:trPr>
          <w:jc w:val="center"/>
        </w:trPr>
        <w:tc>
          <w:tcPr>
            <w:tcW w:w="1087" w:type="dxa"/>
            <w:vAlign w:val="center"/>
          </w:tcPr>
          <w:p w14:paraId="1D5D83CC" w14:textId="7A9C1E9F" w:rsidR="00DE262E" w:rsidRDefault="00DE262E" w:rsidP="00DE262E">
            <w:pPr>
              <w:jc w:val="center"/>
            </w:pPr>
            <w:r>
              <w:t>Name</w:t>
            </w:r>
          </w:p>
        </w:tc>
        <w:tc>
          <w:tcPr>
            <w:tcW w:w="1556" w:type="dxa"/>
            <w:vAlign w:val="center"/>
          </w:tcPr>
          <w:p w14:paraId="2795F982" w14:textId="1B9011DC" w:rsidR="00DE262E" w:rsidRDefault="00DE262E" w:rsidP="00DE262E">
            <w:pPr>
              <w:jc w:val="center"/>
            </w:pPr>
            <w:r>
              <w:t>Temperature</w:t>
            </w:r>
          </w:p>
        </w:tc>
        <w:tc>
          <w:tcPr>
            <w:tcW w:w="1214" w:type="dxa"/>
            <w:vAlign w:val="center"/>
          </w:tcPr>
          <w:p w14:paraId="3F91C63F" w14:textId="609301ED" w:rsidR="00DE262E" w:rsidRPr="00DE262E" w:rsidRDefault="00DE262E" w:rsidP="00DE262E">
            <w:pPr>
              <w:jc w:val="center"/>
              <w:rPr>
                <w:lang w:val="en-US"/>
              </w:rPr>
            </w:pPr>
            <w:r>
              <w:rPr>
                <w:lang w:val="en-US"/>
              </w:rPr>
              <w:t>Presence P</w:t>
            </w:r>
            <w:r w:rsidRPr="00DE262E">
              <w:rPr>
                <w:lang w:val="en-US"/>
              </w:rPr>
              <w:t>enalty</w:t>
            </w:r>
          </w:p>
        </w:tc>
        <w:tc>
          <w:tcPr>
            <w:tcW w:w="1354" w:type="dxa"/>
            <w:vAlign w:val="center"/>
          </w:tcPr>
          <w:p w14:paraId="566F2671" w14:textId="018A73FA" w:rsidR="00DE262E" w:rsidRDefault="00DE262E" w:rsidP="00DE262E">
            <w:pPr>
              <w:jc w:val="center"/>
            </w:pPr>
            <w:r>
              <w:t>Frequency P</w:t>
            </w:r>
            <w:r w:rsidRPr="00DE262E">
              <w:t>enalty</w:t>
            </w:r>
          </w:p>
        </w:tc>
        <w:tc>
          <w:tcPr>
            <w:tcW w:w="3305" w:type="dxa"/>
            <w:vAlign w:val="center"/>
          </w:tcPr>
          <w:p w14:paraId="0122A8CD" w14:textId="75D4D923" w:rsidR="00DE262E" w:rsidRDefault="00DE262E" w:rsidP="00DE262E">
            <w:pPr>
              <w:jc w:val="center"/>
            </w:pPr>
            <w:r>
              <w:t>Speciality</w:t>
            </w:r>
          </w:p>
        </w:tc>
      </w:tr>
      <w:tr w:rsidR="00DE262E" w14:paraId="6310A5F9" w14:textId="77777777" w:rsidTr="00DE262E">
        <w:trPr>
          <w:jc w:val="center"/>
        </w:trPr>
        <w:tc>
          <w:tcPr>
            <w:tcW w:w="1087" w:type="dxa"/>
            <w:vAlign w:val="center"/>
          </w:tcPr>
          <w:p w14:paraId="3F3C35C2" w14:textId="76F461F7" w:rsidR="00DE262E" w:rsidRDefault="00DE262E" w:rsidP="00DE262E">
            <w:pPr>
              <w:jc w:val="center"/>
            </w:pPr>
            <w:r>
              <w:t>Ada</w:t>
            </w:r>
          </w:p>
        </w:tc>
        <w:tc>
          <w:tcPr>
            <w:tcW w:w="1556" w:type="dxa"/>
            <w:vAlign w:val="center"/>
          </w:tcPr>
          <w:p w14:paraId="03E73A05" w14:textId="6E77D696" w:rsidR="00DE262E" w:rsidRDefault="00DE262E" w:rsidP="00695330">
            <w:pPr>
              <w:jc w:val="center"/>
            </w:pPr>
            <w:r>
              <w:t>0.</w:t>
            </w:r>
            <w:r w:rsidR="00695330">
              <w:t>3</w:t>
            </w:r>
          </w:p>
        </w:tc>
        <w:tc>
          <w:tcPr>
            <w:tcW w:w="1214" w:type="dxa"/>
            <w:vAlign w:val="center"/>
          </w:tcPr>
          <w:p w14:paraId="58A98837" w14:textId="25F81DD1" w:rsidR="00DE262E" w:rsidRDefault="00DE262E" w:rsidP="00DE262E">
            <w:pPr>
              <w:jc w:val="center"/>
            </w:pPr>
            <w:r>
              <w:t>0.2</w:t>
            </w:r>
          </w:p>
        </w:tc>
        <w:tc>
          <w:tcPr>
            <w:tcW w:w="1354" w:type="dxa"/>
            <w:vAlign w:val="center"/>
          </w:tcPr>
          <w:p w14:paraId="7ADB7ADF" w14:textId="239767B8" w:rsidR="00DE262E" w:rsidRDefault="00DE262E" w:rsidP="00DE262E">
            <w:pPr>
              <w:jc w:val="center"/>
            </w:pPr>
            <w:r>
              <w:t>0.2</w:t>
            </w:r>
          </w:p>
        </w:tc>
        <w:tc>
          <w:tcPr>
            <w:tcW w:w="3305" w:type="dxa"/>
            <w:vAlign w:val="center"/>
          </w:tcPr>
          <w:p w14:paraId="5105B57F" w14:textId="143529A2" w:rsidR="00DE262E" w:rsidRDefault="001143D9" w:rsidP="00DE262E">
            <w:pPr>
              <w:jc w:val="center"/>
            </w:pPr>
            <w:r>
              <w:t>General  and Helpful Tutor</w:t>
            </w:r>
          </w:p>
        </w:tc>
      </w:tr>
      <w:tr w:rsidR="00DE262E" w14:paraId="7BFE18D6" w14:textId="77777777" w:rsidTr="00DE262E">
        <w:trPr>
          <w:jc w:val="center"/>
        </w:trPr>
        <w:tc>
          <w:tcPr>
            <w:tcW w:w="1087" w:type="dxa"/>
            <w:vAlign w:val="center"/>
          </w:tcPr>
          <w:p w14:paraId="10BC1D53" w14:textId="33574F63" w:rsidR="00DE262E" w:rsidRDefault="00DE262E" w:rsidP="00DE262E">
            <w:pPr>
              <w:jc w:val="center"/>
            </w:pPr>
            <w:r>
              <w:t>Sam</w:t>
            </w:r>
          </w:p>
        </w:tc>
        <w:tc>
          <w:tcPr>
            <w:tcW w:w="1556" w:type="dxa"/>
            <w:vAlign w:val="center"/>
          </w:tcPr>
          <w:p w14:paraId="1BBDA0CB" w14:textId="268820FE" w:rsidR="00DE262E" w:rsidRDefault="001143D9" w:rsidP="00DE262E">
            <w:pPr>
              <w:jc w:val="center"/>
            </w:pPr>
            <w:r>
              <w:t>0.1</w:t>
            </w:r>
          </w:p>
        </w:tc>
        <w:tc>
          <w:tcPr>
            <w:tcW w:w="1214" w:type="dxa"/>
            <w:vAlign w:val="center"/>
          </w:tcPr>
          <w:p w14:paraId="54CE4298" w14:textId="4A457C1E" w:rsidR="00DE262E" w:rsidRDefault="001143D9" w:rsidP="00DE262E">
            <w:pPr>
              <w:jc w:val="center"/>
            </w:pPr>
            <w:r>
              <w:t>0.1</w:t>
            </w:r>
          </w:p>
        </w:tc>
        <w:tc>
          <w:tcPr>
            <w:tcW w:w="1354" w:type="dxa"/>
            <w:vAlign w:val="center"/>
          </w:tcPr>
          <w:p w14:paraId="07DD9990" w14:textId="4C1774FE" w:rsidR="00DE262E" w:rsidRDefault="001143D9" w:rsidP="00DE262E">
            <w:pPr>
              <w:jc w:val="center"/>
            </w:pPr>
            <w:r>
              <w:t>0.1</w:t>
            </w:r>
          </w:p>
        </w:tc>
        <w:tc>
          <w:tcPr>
            <w:tcW w:w="3305" w:type="dxa"/>
            <w:vAlign w:val="center"/>
          </w:tcPr>
          <w:p w14:paraId="5B58E2B5" w14:textId="7AD80FB6" w:rsidR="00DE262E" w:rsidRDefault="001143D9" w:rsidP="00DE262E">
            <w:pPr>
              <w:jc w:val="center"/>
            </w:pPr>
            <w:r>
              <w:t>Vocabulary</w:t>
            </w:r>
            <w:r w:rsidR="00C76889">
              <w:t xml:space="preserve"> and Spaced Repetition Review Strategy</w:t>
            </w:r>
          </w:p>
        </w:tc>
      </w:tr>
      <w:tr w:rsidR="00DE262E" w14:paraId="30A57533" w14:textId="77777777" w:rsidTr="00DE262E">
        <w:trPr>
          <w:jc w:val="center"/>
        </w:trPr>
        <w:tc>
          <w:tcPr>
            <w:tcW w:w="1087" w:type="dxa"/>
            <w:vAlign w:val="center"/>
          </w:tcPr>
          <w:p w14:paraId="5E0BB6D6" w14:textId="2BA51CEF" w:rsidR="00DE262E" w:rsidRDefault="00DE262E" w:rsidP="00DE262E">
            <w:pPr>
              <w:jc w:val="center"/>
            </w:pPr>
            <w:r>
              <w:t>Lucy</w:t>
            </w:r>
          </w:p>
        </w:tc>
        <w:tc>
          <w:tcPr>
            <w:tcW w:w="1556" w:type="dxa"/>
            <w:vAlign w:val="center"/>
          </w:tcPr>
          <w:p w14:paraId="02721B91" w14:textId="0A22FD84" w:rsidR="00DE262E" w:rsidRDefault="001143D9" w:rsidP="00695330">
            <w:pPr>
              <w:jc w:val="center"/>
            </w:pPr>
            <w:r>
              <w:t>0.</w:t>
            </w:r>
            <w:r w:rsidR="00695330">
              <w:t>5</w:t>
            </w:r>
          </w:p>
        </w:tc>
        <w:tc>
          <w:tcPr>
            <w:tcW w:w="1214" w:type="dxa"/>
            <w:vAlign w:val="center"/>
          </w:tcPr>
          <w:p w14:paraId="6E984BC3" w14:textId="617F0DEC" w:rsidR="00DE262E" w:rsidRDefault="001143D9" w:rsidP="00695330">
            <w:pPr>
              <w:jc w:val="center"/>
            </w:pPr>
            <w:r>
              <w:t>0.</w:t>
            </w:r>
            <w:r w:rsidR="00695330">
              <w:t>5</w:t>
            </w:r>
          </w:p>
        </w:tc>
        <w:tc>
          <w:tcPr>
            <w:tcW w:w="1354" w:type="dxa"/>
            <w:vAlign w:val="center"/>
          </w:tcPr>
          <w:p w14:paraId="639F599F" w14:textId="54D6BFBF" w:rsidR="00DE262E" w:rsidRDefault="001143D9" w:rsidP="00695330">
            <w:pPr>
              <w:jc w:val="center"/>
            </w:pPr>
            <w:r>
              <w:t>0.</w:t>
            </w:r>
            <w:r w:rsidR="00695330">
              <w:t>5</w:t>
            </w:r>
          </w:p>
        </w:tc>
        <w:tc>
          <w:tcPr>
            <w:tcW w:w="3305" w:type="dxa"/>
            <w:vAlign w:val="center"/>
          </w:tcPr>
          <w:p w14:paraId="733E1B2D" w14:textId="3809616E" w:rsidR="00DE262E" w:rsidRDefault="001143D9" w:rsidP="00DE262E">
            <w:pPr>
              <w:jc w:val="center"/>
            </w:pPr>
            <w:r>
              <w:t>UK culture</w:t>
            </w:r>
          </w:p>
        </w:tc>
      </w:tr>
      <w:tr w:rsidR="00DE262E" w14:paraId="24B5FEA2" w14:textId="77777777" w:rsidTr="00DE262E">
        <w:trPr>
          <w:jc w:val="center"/>
        </w:trPr>
        <w:tc>
          <w:tcPr>
            <w:tcW w:w="1087" w:type="dxa"/>
            <w:vAlign w:val="center"/>
          </w:tcPr>
          <w:p w14:paraId="568DF613" w14:textId="2534762A" w:rsidR="00DE262E" w:rsidRDefault="00DE262E" w:rsidP="00DE262E">
            <w:pPr>
              <w:jc w:val="center"/>
            </w:pPr>
            <w:r>
              <w:t>Jack</w:t>
            </w:r>
          </w:p>
        </w:tc>
        <w:tc>
          <w:tcPr>
            <w:tcW w:w="1556" w:type="dxa"/>
            <w:vAlign w:val="center"/>
          </w:tcPr>
          <w:p w14:paraId="1F261ADC" w14:textId="78F7A918" w:rsidR="00DE262E" w:rsidRDefault="001143D9" w:rsidP="00695330">
            <w:pPr>
              <w:jc w:val="center"/>
            </w:pPr>
            <w:r>
              <w:t>0.</w:t>
            </w:r>
            <w:r w:rsidR="00695330">
              <w:t>3</w:t>
            </w:r>
          </w:p>
        </w:tc>
        <w:tc>
          <w:tcPr>
            <w:tcW w:w="1214" w:type="dxa"/>
            <w:vAlign w:val="center"/>
          </w:tcPr>
          <w:p w14:paraId="13E1293D" w14:textId="2B88C833" w:rsidR="00DE262E" w:rsidRDefault="001143D9" w:rsidP="00DE262E">
            <w:pPr>
              <w:jc w:val="center"/>
            </w:pPr>
            <w:r>
              <w:t>0.2</w:t>
            </w:r>
          </w:p>
        </w:tc>
        <w:tc>
          <w:tcPr>
            <w:tcW w:w="1354" w:type="dxa"/>
            <w:vAlign w:val="center"/>
          </w:tcPr>
          <w:p w14:paraId="3FF7CF4B" w14:textId="2D1C46F3" w:rsidR="00DE262E" w:rsidRDefault="001143D9" w:rsidP="00DE262E">
            <w:pPr>
              <w:jc w:val="center"/>
            </w:pPr>
            <w:r>
              <w:t>0.2</w:t>
            </w:r>
          </w:p>
        </w:tc>
        <w:tc>
          <w:tcPr>
            <w:tcW w:w="3305" w:type="dxa"/>
            <w:vAlign w:val="center"/>
          </w:tcPr>
          <w:p w14:paraId="20D84AB0" w14:textId="7E04A50F" w:rsidR="00DE262E" w:rsidRDefault="001143D9" w:rsidP="00DE262E">
            <w:pPr>
              <w:jc w:val="center"/>
            </w:pPr>
            <w:r>
              <w:t>Job Hunting and Career</w:t>
            </w:r>
          </w:p>
        </w:tc>
      </w:tr>
    </w:tbl>
    <w:p w14:paraId="4BCBD83A" w14:textId="3F372404" w:rsidR="00DE262E" w:rsidRPr="00601664" w:rsidRDefault="00DE262E" w:rsidP="00DE262E">
      <w:pPr>
        <w:pStyle w:val="figurecaption"/>
        <w:rPr>
          <w:b w:val="0"/>
        </w:rPr>
      </w:pPr>
      <w:r>
        <w:t xml:space="preserve">Figure 11: </w:t>
      </w:r>
      <w:r>
        <w:rPr>
          <w:b w:val="0"/>
        </w:rPr>
        <w:t>Chatbot</w:t>
      </w:r>
      <w:r w:rsidR="00303F94">
        <w:rPr>
          <w:b w:val="0"/>
        </w:rPr>
        <w:t>s</w:t>
      </w:r>
      <w:r>
        <w:rPr>
          <w:b w:val="0"/>
        </w:rPr>
        <w:t xml:space="preserve"> Attributes and Speciality</w:t>
      </w:r>
    </w:p>
    <w:p w14:paraId="75985E89" w14:textId="58494AE2" w:rsidR="00234621" w:rsidRDefault="006630CC" w:rsidP="00234621">
      <w:r w:rsidRPr="006630CC">
        <w:t xml:space="preserve">This platform offers four </w:t>
      </w:r>
      <w:r>
        <w:t xml:space="preserve">distinct </w:t>
      </w:r>
      <w:r w:rsidRPr="006630CC">
        <w:t>chatbots, all of which utilize the gpt-4 model without max_token restrictions. However, the combined length of input and generated tokens adheres to the model's context length constraints</w:t>
      </w:r>
      <w:r>
        <w:t xml:space="preserve"> </w:t>
      </w:r>
      <w:r w:rsidR="00303F94">
        <w:fldChar w:fldCharType="begin"/>
      </w:r>
      <w:r w:rsidR="00303F94">
        <w:instrText xml:space="preserve"> ADDIN ZOTERO_ITEM CSL_CITATION {"citationID":"9SOJa75m","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303F94">
        <w:fldChar w:fldCharType="separate"/>
      </w:r>
      <w:r w:rsidR="00303F94" w:rsidRPr="00303F94">
        <w:t>(OpenAI, 2023)</w:t>
      </w:r>
      <w:r w:rsidR="00303F94">
        <w:fldChar w:fldCharType="end"/>
      </w:r>
      <w:r w:rsidR="00303F94" w:rsidRPr="00303F94">
        <w:t xml:space="preserve">. </w:t>
      </w:r>
    </w:p>
    <w:p w14:paraId="0DBF7137" w14:textId="6F3B9E01" w:rsidR="00303F94" w:rsidRDefault="00974183" w:rsidP="00234621">
      <w:r w:rsidRPr="006630CC">
        <w:t xml:space="preserve">Given the specialized roles of these chatbots, they are endowed with unique attributes. Three key attributes </w:t>
      </w:r>
      <w:r>
        <w:t xml:space="preserve">are associated with chatbot behavior. </w:t>
      </w:r>
      <w:r w:rsidR="00303F94" w:rsidRPr="00303F94">
        <w:t>The temperature</w:t>
      </w:r>
      <w:r>
        <w:t>,</w:t>
      </w:r>
      <w:r w:rsidR="00303F94" w:rsidRPr="00303F94">
        <w:t xml:space="preserve"> </w:t>
      </w:r>
      <w:r>
        <w:t>r</w:t>
      </w:r>
      <w:r w:rsidRPr="00974183">
        <w:t>anging between 0 and 2, governs the randomness of generated text. Higher values introduce unpredictability, whereas lower values ensure consistency and focus</w:t>
      </w:r>
      <w:r w:rsidR="00813843">
        <w:fldChar w:fldCharType="begin"/>
      </w:r>
      <w:r w:rsidR="00813843">
        <w:instrText xml:space="preserve"> ADDIN ZOTERO_ITEM CSL_CITATION {"citationID":"PBQi5EJL","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813843">
        <w:fldChar w:fldCharType="separate"/>
      </w:r>
      <w:r w:rsidR="00813843" w:rsidRPr="00813843">
        <w:t>(OpenAI, 2023)</w:t>
      </w:r>
      <w:r w:rsidR="00813843">
        <w:fldChar w:fldCharType="end"/>
      </w:r>
      <w:r w:rsidR="00303F94" w:rsidRPr="00303F94">
        <w:t>.</w:t>
      </w:r>
      <w:r w:rsidR="00813843">
        <w:t xml:space="preserve"> </w:t>
      </w:r>
      <w:r w:rsidR="00813843" w:rsidRPr="00813843">
        <w:t>The frequency and presence penalties</w:t>
      </w:r>
      <w:r w:rsidR="00813843">
        <w:t xml:space="preserve"> </w:t>
      </w:r>
      <w:r w:rsidR="00813843" w:rsidRPr="00813843">
        <w:t xml:space="preserve">can be used to </w:t>
      </w:r>
      <w:r>
        <w:t>adjust the possibility</w:t>
      </w:r>
      <w:r w:rsidR="00813843" w:rsidRPr="00813843">
        <w:t xml:space="preserve"> of sampling repetitive sequences of tokens.</w:t>
      </w:r>
      <w:r w:rsidR="00813843">
        <w:t xml:space="preserve"> </w:t>
      </w:r>
      <w:r>
        <w:t>P</w:t>
      </w:r>
      <w:r w:rsidR="00813843">
        <w:t>resence penalty</w:t>
      </w:r>
      <w:r>
        <w:t>, with value</w:t>
      </w:r>
      <w:r w:rsidR="00813843">
        <w:t xml:space="preserve"> </w:t>
      </w:r>
      <w:r w:rsidR="00813843" w:rsidRPr="00813843">
        <w:t>between -2.0 and 2.0</w:t>
      </w:r>
      <w:r>
        <w:t>, influences</w:t>
      </w:r>
      <w:r w:rsidR="00813843" w:rsidRPr="00813843">
        <w:t xml:space="preserve"> new tokens based on </w:t>
      </w:r>
      <w:r>
        <w:t>frequency in the text so far, encouraging the model</w:t>
      </w:r>
      <w:r w:rsidR="00813843" w:rsidRPr="00813843">
        <w:t xml:space="preserve"> to talk about new topics</w:t>
      </w:r>
      <w:r w:rsidR="00813843">
        <w:t xml:space="preserve"> </w:t>
      </w:r>
      <w:r w:rsidR="00813843">
        <w:fldChar w:fldCharType="begin"/>
      </w:r>
      <w:r w:rsidR="00813843">
        <w:instrText xml:space="preserve"> ADDIN ZOTERO_ITEM CSL_CITATION {"citationID":"P8Kwm6DT","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813843">
        <w:fldChar w:fldCharType="separate"/>
      </w:r>
      <w:r w:rsidR="00813843" w:rsidRPr="00813843">
        <w:t>(OpenAI, 2023)</w:t>
      </w:r>
      <w:r w:rsidR="00813843">
        <w:fldChar w:fldCharType="end"/>
      </w:r>
      <w:r w:rsidR="00813843" w:rsidRPr="00813843">
        <w:t>.</w:t>
      </w:r>
      <w:r w:rsidR="00813843">
        <w:t xml:space="preserve"> Meanwhile, frequency penalty</w:t>
      </w:r>
      <w:r>
        <w:t>,</w:t>
      </w:r>
      <w:r w:rsidR="00813843">
        <w:t xml:space="preserve"> </w:t>
      </w:r>
      <w:r>
        <w:t>w</w:t>
      </w:r>
      <w:r w:rsidRPr="00974183">
        <w:t>ith a similar value range as the presence penalty,</w:t>
      </w:r>
      <w:r>
        <w:t xml:space="preserve"> influences </w:t>
      </w:r>
      <w:r w:rsidR="00813843" w:rsidRPr="00813843">
        <w:t>new tokens based on frequenc</w:t>
      </w:r>
      <w:r>
        <w:t>y in the text so far, reducing the model's possibility</w:t>
      </w:r>
      <w:r w:rsidR="00813843" w:rsidRPr="00813843">
        <w:t xml:space="preserve"> to repeat the same line verbatim</w:t>
      </w:r>
      <w:r w:rsidR="00813843">
        <w:t xml:space="preserve"> </w:t>
      </w:r>
      <w:r w:rsidR="00813843">
        <w:fldChar w:fldCharType="begin"/>
      </w:r>
      <w:r w:rsidR="00813843">
        <w:instrText xml:space="preserve"> ADDIN ZOTERO_ITEM CSL_CITATION {"citationID":"2qSLEJ54","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813843">
        <w:fldChar w:fldCharType="separate"/>
      </w:r>
      <w:r w:rsidR="00813843" w:rsidRPr="00813843">
        <w:t>(OpenAI, 2023)</w:t>
      </w:r>
      <w:r w:rsidR="00813843">
        <w:fldChar w:fldCharType="end"/>
      </w:r>
      <w:r w:rsidR="00813843" w:rsidRPr="00813843">
        <w:t>.</w:t>
      </w:r>
      <w:r w:rsidR="004C0D93">
        <w:t xml:space="preserve"> As Ada is performed as a general assistant, the attributes are set be in an intermediate level, which means it will appear new topic and </w:t>
      </w:r>
      <w:r>
        <w:t xml:space="preserve">a little </w:t>
      </w:r>
      <w:r w:rsidR="004C0D93">
        <w:t xml:space="preserve">randomness in the reply. However, as Sam focuses on explaining the word, it should follow the instruction from the user strictly. The randomness of Sam should be low and new topics should not be encouraged. Lucy is specialized in UK culture. It is encouraged to add more randomness, new topics and various vocabulary. </w:t>
      </w:r>
      <w:r w:rsidR="00695330">
        <w:t xml:space="preserve">For Jake, it is neutral to the randomness and </w:t>
      </w:r>
      <w:r w:rsidR="00B02EF3">
        <w:t>penalties</w:t>
      </w:r>
      <w:r w:rsidR="00695330">
        <w:t xml:space="preserve"> so the attributes are set to the middle level.</w:t>
      </w:r>
    </w:p>
    <w:p w14:paraId="4AB8608B" w14:textId="79AED4C8" w:rsidR="0070046D" w:rsidRDefault="00996B8C" w:rsidP="00234621">
      <w:r w:rsidRPr="00996B8C">
        <w:t xml:space="preserve">Prompts function as vital directives for the LLM, ensuring adherence to rules, process automation, and output specificity. They shape LLM interactions and outcomes, effectively programming the model's outputs </w:t>
      </w:r>
      <w:r w:rsidR="00FB4CF4">
        <w:fldChar w:fldCharType="begin"/>
      </w:r>
      <w:r w:rsidR="00923DD1">
        <w:instrText xml:space="preserve"> ADDIN ZOTERO_ITEM CSL_CITATION {"citationID":"sAC0sFRv","properties":{"formattedCitation":"(White {\\i{}et al.}, 2023)","plainCitation":"(White et al., 2023)","noteIndex":0},"citationItems":[{"id":242,"uris":["http://zotero.org/users/12186833/items/WH73ISQM"],"itemData":{"id":242,"type":"article-journal","abstract":"Prompt engineering is an increasingly important skill set needed to converse effectively with large language models (LLMs), such as ChatGPT. Prompts are instructions given to an LLM to enforce rules, automate processes, and ensure specific qualities (and quantities) of generated output. Prompts are also a form of programming that can customize the outputs and interactions with an LLM. This paper describes a catalog of prompt engineering techniques presented in pattern form that have been applied to solve common problems when conversing with LLMs. Prompt patterns are a knowledge transfer method analogous to software patterns since they provide reusable solutions to common problems faced in a particular context, i.e., output generation and interaction when working with LLMs. This paper provides the following contributions to research on prompt engineering that apply LLMs to automate software development tasks. First, it provides a framework for documenting patterns for structuring prompts to solve a range of problems so that they can be adapted to different domains. Second, it presents a catalog of patterns that have been applied successfully to improve the outputs of LLM conversations. Third, it explains how prompts can be built from multiple patterns and illustrates prompt patterns that benefit from combination with other prompt patterns.","DOI":"10.48550/ARXIV.2302.11382","license":"arXiv.org perpetual, non-exclusive license","note":"publisher: arXiv\nversion: 1","source":"DOI.org (Datacite)","title":"A Prompt Pattern Catalog to Enhance Prompt Engineering with ChatGPT","URL":"https://arxiv.org/abs/2302.11382","author":[{"family":"White","given":"Jules"},{"family":"Fu","given":"Quchen"},{"family":"Hays","given":"Sam"},{"family":"Sandborn","given":"Michael"},{"family":"Olea","given":"Carlos"},{"family":"Gilbert","given":"Henry"},{"family":"Elnashar","given":"Ashraf"},{"family":"Spencer-Smith","given":"Jesse"},{"family":"Schmidt","given":"Douglas C."}],"accessed":{"date-parts":[["2023",8,25]]},"issued":{"date-parts":[["2023",2,23]]}}}],"schema":"https://github.com/citation-style-language/schema/raw/master/csl-citation.json"} </w:instrText>
      </w:r>
      <w:r w:rsidR="00FB4CF4">
        <w:fldChar w:fldCharType="separate"/>
      </w:r>
      <w:r w:rsidR="00923DD1" w:rsidRPr="00923DD1">
        <w:rPr>
          <w:rFonts w:cs="Times New Roman"/>
          <w:szCs w:val="24"/>
        </w:rPr>
        <w:t xml:space="preserve">(White </w:t>
      </w:r>
      <w:r w:rsidR="00923DD1" w:rsidRPr="00923DD1">
        <w:rPr>
          <w:rFonts w:cs="Times New Roman"/>
          <w:i/>
          <w:iCs/>
          <w:szCs w:val="24"/>
        </w:rPr>
        <w:t>et al.</w:t>
      </w:r>
      <w:r w:rsidR="00923DD1" w:rsidRPr="00923DD1">
        <w:rPr>
          <w:rFonts w:cs="Times New Roman"/>
          <w:szCs w:val="24"/>
        </w:rPr>
        <w:t>, 2023)</w:t>
      </w:r>
      <w:r w:rsidR="00FB4CF4">
        <w:fldChar w:fldCharType="end"/>
      </w:r>
      <w:r w:rsidR="00FB4CF4" w:rsidRPr="00FB4CF4">
        <w:t>.</w:t>
      </w:r>
      <w:r w:rsidR="00FB4CF4">
        <w:t xml:space="preserve"> </w:t>
      </w:r>
      <w:r w:rsidRPr="00996B8C">
        <w:t xml:space="preserve">This application employs both hidden (or system messages) and open prompts to guide chatbot outputs. </w:t>
      </w:r>
      <w:r>
        <w:t>System messages</w:t>
      </w:r>
      <w:r w:rsidRPr="00996B8C">
        <w:t xml:space="preserve"> prime the model with context or instructions </w:t>
      </w:r>
      <w:r w:rsidRPr="00996B8C">
        <w:lastRenderedPageBreak/>
        <w:t>without being visible to users</w:t>
      </w:r>
      <w:r>
        <w:t xml:space="preserve"> </w:t>
      </w:r>
      <w:r w:rsidR="00923DD1">
        <w:fldChar w:fldCharType="begin"/>
      </w:r>
      <w:r w:rsidR="00923DD1">
        <w:instrText xml:space="preserve"> ADDIN ZOTERO_ITEM CSL_CITATION {"citationID":"bZdK2V1I","properties":{"formattedCitation":"(suhridpalsule and eric-urban, 2023)","plainCitation":"(suhridpalsule and eric-urban, 2023)","noteIndex":0},"citationItems":[{"id":243,"uris":["http://zotero.org/users/12186833/items/GBLJNDFS"],"itemData":{"id":243,"type":"webpage","abstract":"Learn about the options for how to use prompt engineering with GPT-3, GPT-35-Turbo, and GPT-4 models","language":"en-us","title":"Prompt engineering techniques with Azure OpenAI - Azure OpenAI Service","URL":"https://learn.microsoft.com/en-us/azure/ai-services/openai/concepts/advanced-prompt-engineering","author":[{"family":"suhridpalsule","given":""},{"family":"eric-urban","given":""}],"accessed":{"date-parts":[["2023",8,25]]},"issued":{"date-parts":[["2023",7,18]]}}}],"schema":"https://github.com/citation-style-language/schema/raw/master/csl-citation.json"} </w:instrText>
      </w:r>
      <w:r w:rsidR="00923DD1">
        <w:fldChar w:fldCharType="separate"/>
      </w:r>
      <w:r w:rsidR="00923DD1" w:rsidRPr="00923DD1">
        <w:t>(suhridpalsule and eric-urban, 2023)</w:t>
      </w:r>
      <w:r w:rsidR="00923DD1">
        <w:fldChar w:fldCharType="end"/>
      </w:r>
      <w:r w:rsidR="00923DD1" w:rsidRPr="00923DD1">
        <w:t xml:space="preserve">. </w:t>
      </w:r>
      <w:r w:rsidR="00923DD1">
        <w:t>T</w:t>
      </w:r>
      <w:r w:rsidR="00923DD1" w:rsidRPr="00923DD1">
        <w:t xml:space="preserve">he system message </w:t>
      </w:r>
      <w:r w:rsidR="00923DD1">
        <w:t xml:space="preserve">can be used </w:t>
      </w:r>
      <w:r w:rsidR="00923DD1" w:rsidRPr="00923DD1">
        <w:t xml:space="preserve">to </w:t>
      </w:r>
      <w:r>
        <w:t>define</w:t>
      </w:r>
      <w:r w:rsidR="00923DD1" w:rsidRPr="00923DD1">
        <w:t xml:space="preserve"> the</w:t>
      </w:r>
      <w:r>
        <w:t xml:space="preserve"> assistant’s personality, adjust</w:t>
      </w:r>
      <w:r w:rsidR="00923DD1" w:rsidRPr="00923DD1">
        <w:t xml:space="preserve"> what the</w:t>
      </w:r>
      <w:r>
        <w:t xml:space="preserve"> content and format of </w:t>
      </w:r>
      <w:r w:rsidR="00923DD1" w:rsidRPr="00923DD1">
        <w:t>model responses.</w:t>
      </w:r>
      <w:r w:rsidR="00923DD1">
        <w:t xml:space="preserve"> The system message usually not be shown to the users but </w:t>
      </w:r>
      <w:r>
        <w:t>send to the API</w:t>
      </w:r>
      <w:r w:rsidR="00923DD1">
        <w:t xml:space="preserve"> with conversation history together.</w:t>
      </w:r>
      <w:r>
        <w:t xml:space="preserve"> Conversely</w:t>
      </w:r>
      <w:r w:rsidR="00923DD1">
        <w:t>, the open prompts</w:t>
      </w:r>
      <w:r>
        <w:t xml:space="preserve"> are visible and show the interaction between chatbots and </w:t>
      </w:r>
      <w:r w:rsidR="00923DD1">
        <w:t>users</w:t>
      </w:r>
      <w:r>
        <w:t>. In this application, t</w:t>
      </w:r>
      <w:r w:rsidR="0070046D">
        <w:t>he initial open prompt is pre-set by the system and give a clear guidance to the users how they should interact with the chatbots. For example, as a</w:t>
      </w:r>
      <w:r w:rsidR="00A934F2">
        <w:t xml:space="preserve"> general purpose chatbot like Ada, the</w:t>
      </w:r>
      <w:r w:rsidR="00923DD1">
        <w:t xml:space="preserve"> system message</w:t>
      </w:r>
      <w:r w:rsidR="0070046D">
        <w:t xml:space="preserve"> and initial open prompt</w:t>
      </w:r>
      <w:r w:rsidR="00923DD1">
        <w:t xml:space="preserve"> is set to be</w:t>
      </w:r>
      <w:r w:rsidR="0070046D">
        <w:t xml:space="preserve"> a more general guidance </w:t>
      </w:r>
      <w:r>
        <w:t>with encouraging character</w:t>
      </w:r>
      <w:r w:rsidR="0070046D">
        <w:t>. The details of the prompt structure are shown in the figure below.</w:t>
      </w:r>
    </w:p>
    <w:p w14:paraId="6099A816" w14:textId="77777777" w:rsidR="009D606D" w:rsidRDefault="009D606D" w:rsidP="00234621"/>
    <w:tbl>
      <w:tblPr>
        <w:tblStyle w:val="ad"/>
        <w:tblW w:w="0" w:type="auto"/>
        <w:tblLook w:val="04A0" w:firstRow="1" w:lastRow="0" w:firstColumn="1" w:lastColumn="0" w:noHBand="0" w:noVBand="1"/>
      </w:tblPr>
      <w:tblGrid>
        <w:gridCol w:w="8516"/>
      </w:tblGrid>
      <w:tr w:rsidR="0070046D" w14:paraId="678ACF16" w14:textId="77777777" w:rsidTr="0070046D">
        <w:trPr>
          <w:trHeight w:hRule="exact" w:val="2685"/>
        </w:trPr>
        <w:tc>
          <w:tcPr>
            <w:tcW w:w="8516" w:type="dxa"/>
          </w:tcPr>
          <w:p w14:paraId="645913DA" w14:textId="21048D0F" w:rsidR="0070046D" w:rsidRPr="0070046D" w:rsidRDefault="0070046D" w:rsidP="0070046D">
            <w:pPr>
              <w:rPr>
                <w:lang w:val="en-US"/>
              </w:rPr>
            </w:pPr>
            <w:r>
              <w:t>System message:</w:t>
            </w:r>
            <w:r w:rsidRPr="0070046D">
              <w:rPr>
                <w:rFonts w:ascii="Consolas" w:eastAsia="Times New Roman" w:hAnsi="Consolas" w:cs="Times New Roman"/>
                <w:color w:val="D6DEEB"/>
                <w:sz w:val="21"/>
                <w:szCs w:val="21"/>
                <w:lang w:val="en-US" w:eastAsia="zh-CN"/>
              </w:rPr>
              <w:t xml:space="preserve"> </w:t>
            </w:r>
            <w:r w:rsidRPr="0070046D">
              <w:rPr>
                <w:lang w:val="en-US"/>
              </w:rPr>
              <w:t>[</w:t>
            </w:r>
          </w:p>
          <w:p w14:paraId="3E62235E" w14:textId="6B0877E9" w:rsidR="0070046D" w:rsidRDefault="0070046D" w:rsidP="00234621">
            <w:pPr>
              <w:rPr>
                <w:lang w:val="en-US"/>
              </w:rPr>
            </w:pPr>
            <w:r w:rsidRPr="0070046D">
              <w:rPr>
                <w:lang w:val="en-US"/>
              </w:rPr>
              <w:t>      { "role": "system", "content": "You are a helpful and encouraging assistant, who teaches English as a Second Language in an interesting way. The user is learning English. You can provide useful learning tips and correct the user's mistake</w:t>
            </w:r>
            <w:r>
              <w:rPr>
                <w:lang w:val="en-US"/>
              </w:rPr>
              <w:t xml:space="preserve"> in a polite way</w:t>
            </w:r>
            <w:r w:rsidRPr="0070046D">
              <w:rPr>
                <w:lang w:val="en-US"/>
              </w:rPr>
              <w:t>."</w:t>
            </w:r>
            <w:r w:rsidR="009D606D">
              <w:rPr>
                <w:lang w:val="en-US"/>
              </w:rPr>
              <w:t xml:space="preserve"> }</w:t>
            </w:r>
          </w:p>
          <w:p w14:paraId="52963562" w14:textId="2A2DE976" w:rsidR="0070046D" w:rsidRPr="0070046D" w:rsidRDefault="0070046D" w:rsidP="00234621">
            <w:pPr>
              <w:rPr>
                <w:lang w:val="en-US"/>
              </w:rPr>
            </w:pPr>
            <w:r>
              <w:rPr>
                <w:lang w:val="en-US"/>
              </w:rPr>
              <w:t>]</w:t>
            </w:r>
          </w:p>
        </w:tc>
      </w:tr>
      <w:tr w:rsidR="0070046D" w14:paraId="0D9F91D2" w14:textId="77777777" w:rsidTr="0070046D">
        <w:tc>
          <w:tcPr>
            <w:tcW w:w="8516" w:type="dxa"/>
          </w:tcPr>
          <w:p w14:paraId="53375AB4" w14:textId="46AA77E6" w:rsidR="0070046D" w:rsidRDefault="0070046D" w:rsidP="0070046D">
            <w:r>
              <w:t xml:space="preserve">Initial prompt: </w:t>
            </w:r>
            <w:r w:rsidRPr="0070046D">
              <w:rPr>
                <w:lang w:val="en-US"/>
              </w:rPr>
              <w:t>"</w:t>
            </w:r>
            <w:r w:rsidR="00D33BD7">
              <w:t xml:space="preserve"> </w:t>
            </w:r>
            <w:r w:rsidR="00D33BD7" w:rsidRPr="00D33BD7">
              <w:rPr>
                <w:lang w:val="en-US"/>
              </w:rPr>
              <w:t>Hi, how can I assist you with learning English today?</w:t>
            </w:r>
            <w:r w:rsidRPr="0070046D">
              <w:rPr>
                <w:lang w:val="en-US"/>
              </w:rPr>
              <w:t>"</w:t>
            </w:r>
            <w:r w:rsidR="009D606D">
              <w:rPr>
                <w:lang w:val="en-US"/>
              </w:rPr>
              <w:t xml:space="preserve"> </w:t>
            </w:r>
          </w:p>
        </w:tc>
      </w:tr>
    </w:tbl>
    <w:p w14:paraId="6167B6B8" w14:textId="2D50F841" w:rsidR="009D606D" w:rsidRDefault="009D606D" w:rsidP="009D606D">
      <w:pPr>
        <w:pStyle w:val="figurecaption"/>
        <w:rPr>
          <w:b w:val="0"/>
        </w:rPr>
      </w:pPr>
      <w:r>
        <w:t xml:space="preserve">Figure 12: </w:t>
      </w:r>
      <w:r>
        <w:rPr>
          <w:b w:val="0"/>
        </w:rPr>
        <w:t>Prompts for chatbot Ada</w:t>
      </w:r>
    </w:p>
    <w:p w14:paraId="4F75FB3A" w14:textId="76B49B66" w:rsidR="00567457" w:rsidRDefault="005E02E0" w:rsidP="00234621">
      <w:r w:rsidRPr="005E02E0">
        <w:t>Another technique employed is few-shot learning, where training examples provide the model with added context</w:t>
      </w:r>
      <w:r w:rsidR="00E11079">
        <w:t xml:space="preserve"> </w:t>
      </w:r>
      <w:r w:rsidR="00170370">
        <w:fldChar w:fldCharType="begin"/>
      </w:r>
      <w:r w:rsidR="00170370">
        <w:instrText xml:space="preserve"> ADDIN ZOTERO_ITEM CSL_CITATION {"citationID":"OVII0Xwh","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170370">
        <w:fldChar w:fldCharType="separate"/>
      </w:r>
      <w:r w:rsidR="00170370" w:rsidRPr="00170370">
        <w:t>(OpenAI, 2023)</w:t>
      </w:r>
      <w:r w:rsidR="00170370">
        <w:fldChar w:fldCharType="end"/>
      </w:r>
      <w:r w:rsidR="009D606D" w:rsidRPr="009D606D">
        <w:t>.</w:t>
      </w:r>
      <w:r w:rsidR="00170370">
        <w:t xml:space="preserve"> For chatbot Sam, which is specialized in vocabulary </w:t>
      </w:r>
      <w:r w:rsidR="00D33BD7">
        <w:t>and spaced repetition review strategy, few-shot examples is integrated in the system message as shown below.</w:t>
      </w:r>
      <w:r>
        <w:t xml:space="preserve"> Moreover</w:t>
      </w:r>
      <w:r w:rsidR="005328C1">
        <w:t>, Lucy adopt</w:t>
      </w:r>
      <w:r>
        <w:t>s</w:t>
      </w:r>
      <w:r w:rsidR="005328C1">
        <w:t xml:space="preserve"> the few-shot prompts pattern similar to Sam and Jack use a no-shot prompt pattern similar to Ada.</w:t>
      </w:r>
    </w:p>
    <w:p w14:paraId="7F1DE656" w14:textId="77777777" w:rsidR="00D33BD7" w:rsidRDefault="00D33BD7" w:rsidP="00234621"/>
    <w:tbl>
      <w:tblPr>
        <w:tblStyle w:val="ad"/>
        <w:tblW w:w="0" w:type="auto"/>
        <w:tblLook w:val="04A0" w:firstRow="1" w:lastRow="0" w:firstColumn="1" w:lastColumn="0" w:noHBand="0" w:noVBand="1"/>
      </w:tblPr>
      <w:tblGrid>
        <w:gridCol w:w="8516"/>
      </w:tblGrid>
      <w:tr w:rsidR="00D33BD7" w14:paraId="457345FD" w14:textId="77777777" w:rsidTr="005328C1">
        <w:trPr>
          <w:trHeight w:hRule="exact" w:val="9082"/>
        </w:trPr>
        <w:tc>
          <w:tcPr>
            <w:tcW w:w="8516" w:type="dxa"/>
          </w:tcPr>
          <w:p w14:paraId="7170B873" w14:textId="77777777" w:rsidR="005328C1" w:rsidRPr="005328C1" w:rsidRDefault="005328C1" w:rsidP="005328C1">
            <w:pPr>
              <w:rPr>
                <w:lang w:val="en-US"/>
              </w:rPr>
            </w:pPr>
            <w:r w:rsidRPr="005328C1">
              <w:rPr>
                <w:lang w:val="en-US"/>
              </w:rPr>
              <w:lastRenderedPageBreak/>
              <w:t>messages: [</w:t>
            </w:r>
          </w:p>
          <w:p w14:paraId="0C610453" w14:textId="77777777" w:rsidR="005328C1" w:rsidRPr="005328C1" w:rsidRDefault="005328C1" w:rsidP="005328C1">
            <w:pPr>
              <w:rPr>
                <w:lang w:val="en-US"/>
              </w:rPr>
            </w:pPr>
            <w:r w:rsidRPr="005328C1">
              <w:rPr>
                <w:lang w:val="en-US"/>
              </w:rPr>
              <w:t>      { "role": "system", "content": "You are a helpful assistant, who specialized in teaching English as a secondary language and explaining vocabulary with examples. You also suggested repetitive learning strategy to learn English." },</w:t>
            </w:r>
          </w:p>
          <w:p w14:paraId="00EF910A" w14:textId="77777777" w:rsidR="005328C1" w:rsidRPr="005328C1" w:rsidRDefault="005328C1" w:rsidP="005328C1">
            <w:pPr>
              <w:rPr>
                <w:lang w:val="en-US"/>
              </w:rPr>
            </w:pPr>
            <w:r w:rsidRPr="005328C1">
              <w:rPr>
                <w:lang w:val="en-US"/>
              </w:rPr>
              <w:t>      { "role": "system", "name": "example_user", "content": "What does the word evoke mean?" },</w:t>
            </w:r>
          </w:p>
          <w:p w14:paraId="019BD88C" w14:textId="77777777" w:rsidR="005328C1" w:rsidRPr="005328C1" w:rsidRDefault="005328C1" w:rsidP="005328C1">
            <w:pPr>
              <w:rPr>
                <w:lang w:val="en-US"/>
              </w:rPr>
            </w:pPr>
            <w:r w:rsidRPr="005328C1">
              <w:rPr>
                <w:lang w:val="en-US"/>
              </w:rPr>
              <w:t>      { "role": "system", "name": "example_assistant", "content": "Evoke means to bring to mind or to recall a feeling, memory, or image. For example, the smell of freshly baked bread might evoke memories of your grandmother's kitchen." },</w:t>
            </w:r>
          </w:p>
          <w:p w14:paraId="52CF10E8" w14:textId="77777777" w:rsidR="005328C1" w:rsidRPr="005328C1" w:rsidRDefault="005328C1" w:rsidP="005328C1">
            <w:pPr>
              <w:rPr>
                <w:lang w:val="en-US"/>
              </w:rPr>
            </w:pPr>
            <w:r w:rsidRPr="005328C1">
              <w:rPr>
                <w:lang w:val="en-US"/>
              </w:rPr>
              <w:t>      { "role": "system", "name": "example_user", "content": "So, if I listen to a song which makes me think of a past event, it evokes that memory? Is this sentence correct?" },</w:t>
            </w:r>
          </w:p>
          <w:p w14:paraId="6CC87366" w14:textId="5896CF79" w:rsidR="005328C1" w:rsidRPr="005328C1" w:rsidRDefault="005328C1" w:rsidP="005328C1">
            <w:pPr>
              <w:rPr>
                <w:lang w:val="en-US"/>
              </w:rPr>
            </w:pPr>
            <w:r>
              <w:rPr>
                <w:lang w:val="en-US"/>
              </w:rPr>
              <w:t>    </w:t>
            </w:r>
            <w:r w:rsidRPr="005328C1">
              <w:rPr>
                <w:lang w:val="en-US"/>
              </w:rPr>
              <w:t>{ "role": "system", "name": "example_assistant", "content": "Exactly!Remember, to effectively learn and remember vocabulary, use a repetitive learning strategy. This means, try to use evoke in sentences several times this week." },</w:t>
            </w:r>
          </w:p>
          <w:p w14:paraId="60FFFCD9" w14:textId="77777777" w:rsidR="005328C1" w:rsidRPr="005328C1" w:rsidRDefault="005328C1" w:rsidP="005328C1">
            <w:pPr>
              <w:rPr>
                <w:lang w:val="en-US"/>
              </w:rPr>
            </w:pPr>
            <w:r w:rsidRPr="005328C1">
              <w:rPr>
                <w:lang w:val="en-US"/>
              </w:rPr>
              <w:t>      { "role": "system", "name": "example_user", "content": "Can you tell me more about how to use spaced repetition strategy to learn the vocabulary?" },</w:t>
            </w:r>
          </w:p>
          <w:p w14:paraId="57940725" w14:textId="77777777" w:rsidR="005328C1" w:rsidRPr="005328C1" w:rsidRDefault="005328C1" w:rsidP="005328C1">
            <w:pPr>
              <w:rPr>
                <w:lang w:val="en-US"/>
              </w:rPr>
            </w:pPr>
            <w:r w:rsidRPr="005328C1">
              <w:rPr>
                <w:lang w:val="en-US"/>
              </w:rPr>
              <w:t>      { "role": "system", "name": "example_assistant", "content": "To use spaced repetition for vocabulary learning, start with a manageable set of words. Initially, review the new words after a short interval, such as 20 minutes, and then progressively extend this gap (e.g., 1 day, 2 days, 4 days) as you remember them. Introduce new words daily while reviewing older ones, and for better retention, try to use these words in your own sentences. Consistency is key, so make it a daily habit, adjusting intervals based on your personal recall rate." }</w:t>
            </w:r>
          </w:p>
          <w:p w14:paraId="64E2E903" w14:textId="18E137F8" w:rsidR="005328C1" w:rsidRPr="005328C1" w:rsidRDefault="005328C1" w:rsidP="005328C1">
            <w:pPr>
              <w:rPr>
                <w:lang w:val="en-US"/>
              </w:rPr>
            </w:pPr>
            <w:r w:rsidRPr="005328C1">
              <w:rPr>
                <w:lang w:val="en-US"/>
              </w:rPr>
              <w:t xml:space="preserve">    </w:t>
            </w:r>
            <w:r w:rsidR="00E06154">
              <w:rPr>
                <w:lang w:val="en-US"/>
              </w:rPr>
              <w:t>]</w:t>
            </w:r>
          </w:p>
          <w:p w14:paraId="0E53F1E3" w14:textId="375C77E7" w:rsidR="00D33BD7" w:rsidRPr="0070046D" w:rsidRDefault="00D33BD7" w:rsidP="00974183">
            <w:pPr>
              <w:rPr>
                <w:lang w:val="en-US"/>
              </w:rPr>
            </w:pPr>
          </w:p>
        </w:tc>
      </w:tr>
      <w:tr w:rsidR="00D33BD7" w14:paraId="23E46591" w14:textId="77777777" w:rsidTr="00974183">
        <w:tc>
          <w:tcPr>
            <w:tcW w:w="8516" w:type="dxa"/>
          </w:tcPr>
          <w:p w14:paraId="7250E169" w14:textId="30B02644" w:rsidR="00D33BD7" w:rsidRPr="004427E2" w:rsidRDefault="00D33BD7" w:rsidP="00974183">
            <w:pPr>
              <w:rPr>
                <w:lang w:val="en-US"/>
              </w:rPr>
            </w:pPr>
            <w:r>
              <w:t xml:space="preserve">Initial prompt: </w:t>
            </w:r>
            <w:r w:rsidRPr="0070046D">
              <w:rPr>
                <w:lang w:val="en-US"/>
              </w:rPr>
              <w:t>"</w:t>
            </w:r>
            <w:r w:rsidR="004427E2" w:rsidRPr="004427E2">
              <w:rPr>
                <w:lang w:val="en-US"/>
              </w:rPr>
              <w:t>Hi, how can I assist you with learning English vocabulary today? Please give me a word or phrase you want to learn.</w:t>
            </w:r>
            <w:r w:rsidR="004427E2" w:rsidRPr="005328C1">
              <w:rPr>
                <w:lang w:val="en-US"/>
              </w:rPr>
              <w:t xml:space="preserve"> "</w:t>
            </w:r>
          </w:p>
        </w:tc>
      </w:tr>
    </w:tbl>
    <w:p w14:paraId="56748CCA" w14:textId="27A34043" w:rsidR="00D33BD7" w:rsidRPr="005E02E0" w:rsidRDefault="00D33BD7" w:rsidP="005E02E0">
      <w:pPr>
        <w:pStyle w:val="figurecaption"/>
        <w:rPr>
          <w:b w:val="0"/>
        </w:rPr>
      </w:pPr>
      <w:r>
        <w:t xml:space="preserve">Figure 13: </w:t>
      </w:r>
      <w:r w:rsidR="005E02E0">
        <w:rPr>
          <w:b w:val="0"/>
        </w:rPr>
        <w:t>Prompts for chatbot Sam</w:t>
      </w:r>
    </w:p>
    <w:p w14:paraId="18ADC572" w14:textId="7FBC876E" w:rsidR="00234621" w:rsidRPr="00DD3CF2" w:rsidRDefault="0049081D" w:rsidP="00234621">
      <w:pPr>
        <w:rPr>
          <w:b/>
        </w:rPr>
      </w:pPr>
      <w:r>
        <w:rPr>
          <w:b/>
        </w:rPr>
        <w:t>Conversation</w:t>
      </w:r>
      <w:r w:rsidR="007C713A" w:rsidRPr="00DD3CF2">
        <w:rPr>
          <w:b/>
        </w:rPr>
        <w:t xml:space="preserve"> message management</w:t>
      </w:r>
    </w:p>
    <w:p w14:paraId="4CB3E96B" w14:textId="7181F9CC" w:rsidR="00E06154" w:rsidRPr="00E06154" w:rsidRDefault="00E06154" w:rsidP="00E06154">
      <w:pPr>
        <w:rPr>
          <w:lang w:val="en-US"/>
        </w:rPr>
      </w:pPr>
      <w:r w:rsidRPr="00E06154">
        <w:rPr>
          <w:lang w:val="en-US"/>
        </w:rPr>
        <w:t xml:space="preserve">Chat messages are securely stored in the </w:t>
      </w:r>
      <w:r w:rsidRPr="00E06154">
        <w:rPr>
          <w:bCs/>
          <w:lang w:val="en-US"/>
        </w:rPr>
        <w:t>ChatMessage</w:t>
      </w:r>
      <w:r w:rsidRPr="00E06154">
        <w:rPr>
          <w:lang w:val="en-US"/>
        </w:rPr>
        <w:t xml:space="preserve"> table, serving as the authoritative data source. The management of these conversation messages encompasses two main areas: interaction with the OpenAI API </w:t>
      </w:r>
      <w:r>
        <w:rPr>
          <w:lang w:val="en-US"/>
        </w:rPr>
        <w:t xml:space="preserve">in the backend </w:t>
      </w:r>
      <w:r w:rsidRPr="00E06154">
        <w:rPr>
          <w:lang w:val="en-US"/>
        </w:rPr>
        <w:t>and frontend presentation.</w:t>
      </w:r>
    </w:p>
    <w:p w14:paraId="2D0E92CD" w14:textId="50DDAAD3" w:rsidR="00E06154" w:rsidRPr="00E06154" w:rsidRDefault="00E06154" w:rsidP="00E06154">
      <w:pPr>
        <w:rPr>
          <w:lang w:val="en-US"/>
        </w:rPr>
      </w:pPr>
      <w:r w:rsidRPr="00E06154">
        <w:rPr>
          <w:lang w:val="en-US"/>
        </w:rPr>
        <w:t xml:space="preserve">Upon receipt of a message </w:t>
      </w:r>
      <w:r>
        <w:rPr>
          <w:lang w:val="en-US"/>
        </w:rPr>
        <w:t>sent by</w:t>
      </w:r>
      <w:r w:rsidRPr="00E06154">
        <w:rPr>
          <w:lang w:val="en-US"/>
        </w:rPr>
        <w:t xml:space="preserve"> the user</w:t>
      </w:r>
      <w:r>
        <w:rPr>
          <w:lang w:val="en-US"/>
        </w:rPr>
        <w:t xml:space="preserve"> from the frontend</w:t>
      </w:r>
      <w:r w:rsidRPr="00E06154">
        <w:rPr>
          <w:lang w:val="en-US"/>
        </w:rPr>
        <w:t xml:space="preserve">, alongside the associated chatbot name, the message is initially </w:t>
      </w:r>
      <w:r>
        <w:rPr>
          <w:lang w:val="en-US"/>
        </w:rPr>
        <w:t>stored in the database with the role of</w:t>
      </w:r>
      <w:r w:rsidRPr="00E06154">
        <w:rPr>
          <w:lang w:val="en-US"/>
        </w:rPr>
        <w:t xml:space="preserve"> "user." Subsequently, the system retrieves</w:t>
      </w:r>
      <w:r w:rsidR="00A267BD">
        <w:rPr>
          <w:lang w:val="en-US"/>
        </w:rPr>
        <w:t xml:space="preserve"> the last 20 conversation records </w:t>
      </w:r>
      <w:r w:rsidR="00A267BD" w:rsidRPr="00E06154">
        <w:rPr>
          <w:lang w:val="en-US"/>
        </w:rPr>
        <w:t>under</w:t>
      </w:r>
      <w:r w:rsidRPr="00E06154">
        <w:rPr>
          <w:lang w:val="en-US"/>
        </w:rPr>
        <w:t xml:space="preserve"> the current topic from the database. This collection of past messages, combined with the chatbot's system message</w:t>
      </w:r>
      <w:r w:rsidR="00A267BD">
        <w:rPr>
          <w:lang w:val="en-US"/>
        </w:rPr>
        <w:t xml:space="preserve"> which is identified by chatbot name</w:t>
      </w:r>
      <w:r w:rsidRPr="00E06154">
        <w:rPr>
          <w:lang w:val="en-US"/>
        </w:rPr>
        <w:t xml:space="preserve">, is </w:t>
      </w:r>
      <w:r w:rsidR="00A267BD">
        <w:rPr>
          <w:lang w:val="en-US"/>
        </w:rPr>
        <w:t xml:space="preserve">integrated </w:t>
      </w:r>
      <w:r w:rsidRPr="00E06154">
        <w:rPr>
          <w:lang w:val="en-US"/>
        </w:rPr>
        <w:t xml:space="preserve">into a new message array and transmitted to the OpenAI API for a </w:t>
      </w:r>
      <w:r w:rsidRPr="00E06154">
        <w:rPr>
          <w:lang w:val="en-US"/>
        </w:rPr>
        <w:lastRenderedPageBreak/>
        <w:t xml:space="preserve">response. This response, along with token data, is recorded in the database under the "assistant" </w:t>
      </w:r>
      <w:r w:rsidR="00A267BD">
        <w:rPr>
          <w:lang w:val="en-US"/>
        </w:rPr>
        <w:t>role and send</w:t>
      </w:r>
      <w:r w:rsidRPr="00E06154">
        <w:rPr>
          <w:lang w:val="en-US"/>
        </w:rPr>
        <w:t xml:space="preserve"> to the frontend for display.</w:t>
      </w:r>
      <w:r w:rsidR="00751587">
        <w:rPr>
          <w:lang w:val="en-US"/>
        </w:rPr>
        <w:t xml:space="preserve"> The details of code is shown in the Appendix E.</w:t>
      </w:r>
    </w:p>
    <w:p w14:paraId="35041F6D" w14:textId="7C2F36D9" w:rsidR="00E11079" w:rsidRPr="00E06154" w:rsidRDefault="00E06154" w:rsidP="00234621">
      <w:pPr>
        <w:rPr>
          <w:lang w:val="en-US"/>
        </w:rPr>
      </w:pPr>
      <w:r w:rsidRPr="00E06154">
        <w:rPr>
          <w:lang w:val="en-US"/>
        </w:rPr>
        <w:t xml:space="preserve">On the frontend, React's </w:t>
      </w:r>
      <w:r w:rsidRPr="00E06154">
        <w:rPr>
          <w:bCs/>
          <w:lang w:val="en-US"/>
        </w:rPr>
        <w:t>useState</w:t>
      </w:r>
      <w:r w:rsidRPr="00E06154">
        <w:rPr>
          <w:lang w:val="en-US"/>
        </w:rPr>
        <w:t xml:space="preserve"> hook is utilized to oversee the chatbot's con</w:t>
      </w:r>
      <w:r w:rsidR="00A267BD">
        <w:rPr>
          <w:lang w:val="en-US"/>
        </w:rPr>
        <w:t>versation history and the name of selected chatbot</w:t>
      </w:r>
      <w:r w:rsidRPr="00E06154">
        <w:rPr>
          <w:lang w:val="en-US"/>
        </w:rPr>
        <w:t xml:space="preserve">. The history is maintained under the </w:t>
      </w:r>
      <w:r w:rsidRPr="00E06154">
        <w:rPr>
          <w:bCs/>
          <w:lang w:val="en-US"/>
        </w:rPr>
        <w:t>messages</w:t>
      </w:r>
      <w:r w:rsidRPr="00E06154">
        <w:rPr>
          <w:lang w:val="en-US"/>
        </w:rPr>
        <w:t xml:space="preserve"> state</w:t>
      </w:r>
      <w:r w:rsidR="00D076F9">
        <w:rPr>
          <w:lang w:val="en-US"/>
        </w:rPr>
        <w:t>, which is rendered through mapping the chatbox component</w:t>
      </w:r>
      <w:r w:rsidRPr="00E06154">
        <w:rPr>
          <w:lang w:val="en-US"/>
        </w:rPr>
        <w:t xml:space="preserve">, while the actively selected chatbot is controlled by the </w:t>
      </w:r>
      <w:r w:rsidRPr="00E06154">
        <w:rPr>
          <w:bCs/>
          <w:lang w:val="en-US"/>
        </w:rPr>
        <w:t>selectedChatbot</w:t>
      </w:r>
      <w:r w:rsidRPr="00E06154">
        <w:rPr>
          <w:lang w:val="en-US"/>
        </w:rPr>
        <w:t xml:space="preserve"> state, with "Ada" as its default value. Upon loading the chatbuddy page, a React </w:t>
      </w:r>
      <w:r w:rsidRPr="00E06154">
        <w:rPr>
          <w:bCs/>
          <w:lang w:val="en-US"/>
        </w:rPr>
        <w:t>useEffect</w:t>
      </w:r>
      <w:r w:rsidRPr="00E06154">
        <w:rPr>
          <w:lang w:val="en-US"/>
        </w:rPr>
        <w:t xml:space="preserve"> activates, rendering the mos</w:t>
      </w:r>
      <w:r w:rsidR="00A267BD">
        <w:rPr>
          <w:lang w:val="en-US"/>
        </w:rPr>
        <w:t xml:space="preserve">t recent 20 conversation records of </w:t>
      </w:r>
      <w:r w:rsidR="00A267BD" w:rsidRPr="00A267BD">
        <w:rPr>
          <w:lang w:val="en-US"/>
        </w:rPr>
        <w:t>"Ada"</w:t>
      </w:r>
      <w:r w:rsidRPr="00A267BD">
        <w:rPr>
          <w:lang w:val="en-US"/>
        </w:rPr>
        <w:t>.</w:t>
      </w:r>
      <w:r w:rsidRPr="00E06154">
        <w:rPr>
          <w:lang w:val="en-US"/>
        </w:rPr>
        <w:t xml:space="preserve"> Another </w:t>
      </w:r>
      <w:r w:rsidRPr="00E06154">
        <w:rPr>
          <w:bCs/>
          <w:lang w:val="en-US"/>
        </w:rPr>
        <w:t>useEffect</w:t>
      </w:r>
      <w:r w:rsidRPr="00E06154">
        <w:rPr>
          <w:lang w:val="en-US"/>
        </w:rPr>
        <w:t xml:space="preserve"> handles any changes to the selected chatbot, contingent on </w:t>
      </w:r>
      <w:r w:rsidR="00F149B2">
        <w:rPr>
          <w:lang w:val="en-US"/>
        </w:rPr>
        <w:t>changes</w:t>
      </w:r>
      <w:r w:rsidRPr="00E06154">
        <w:rPr>
          <w:lang w:val="en-US"/>
        </w:rPr>
        <w:t xml:space="preserve"> in the </w:t>
      </w:r>
      <w:r w:rsidRPr="00E06154">
        <w:rPr>
          <w:bCs/>
          <w:lang w:val="en-US"/>
        </w:rPr>
        <w:t>selectedChatbot</w:t>
      </w:r>
      <w:r w:rsidRPr="00E06154">
        <w:rPr>
          <w:lang w:val="en-US"/>
        </w:rPr>
        <w:t xml:space="preserve"> state. This ensures that when a different chatbot is selected, the most recent 20 conversation </w:t>
      </w:r>
      <w:r w:rsidR="00751587">
        <w:rPr>
          <w:lang w:val="en-US"/>
        </w:rPr>
        <w:t>records</w:t>
      </w:r>
      <w:r w:rsidRPr="00E06154">
        <w:rPr>
          <w:lang w:val="en-US"/>
        </w:rPr>
        <w:t xml:space="preserve"> for that particular </w:t>
      </w:r>
      <w:r w:rsidR="00751587">
        <w:rPr>
          <w:lang w:val="en-US"/>
        </w:rPr>
        <w:t>chat</w:t>
      </w:r>
      <w:r w:rsidRPr="00E06154">
        <w:rPr>
          <w:lang w:val="en-US"/>
        </w:rPr>
        <w:t xml:space="preserve">bot are retrieved and displayed. Furthermore, as users dispatch messages, both the user's message and the OpenAI API response are </w:t>
      </w:r>
      <w:r w:rsidR="00F149B2">
        <w:rPr>
          <w:lang w:val="en-US"/>
        </w:rPr>
        <w:t>added</w:t>
      </w:r>
      <w:r w:rsidRPr="00E06154">
        <w:rPr>
          <w:lang w:val="en-US"/>
        </w:rPr>
        <w:t xml:space="preserve"> in the </w:t>
      </w:r>
      <w:r w:rsidRPr="00E06154">
        <w:rPr>
          <w:bCs/>
          <w:lang w:val="en-US"/>
        </w:rPr>
        <w:t>messages</w:t>
      </w:r>
      <w:r w:rsidRPr="00E06154">
        <w:rPr>
          <w:lang w:val="en-US"/>
        </w:rPr>
        <w:t xml:space="preserve"> state, enabling immediate rendering on the interface.</w:t>
      </w:r>
    </w:p>
    <w:p w14:paraId="7394984F" w14:textId="52925A17" w:rsidR="00234621" w:rsidRPr="00DD3CF2" w:rsidRDefault="00234621" w:rsidP="00234621">
      <w:pPr>
        <w:rPr>
          <w:b/>
        </w:rPr>
      </w:pPr>
      <w:r w:rsidRPr="00DD3CF2">
        <w:rPr>
          <w:b/>
        </w:rPr>
        <w:t>Speech and translation integration</w:t>
      </w:r>
    </w:p>
    <w:p w14:paraId="6A732B45" w14:textId="25E7A3C9" w:rsidR="00234621" w:rsidRDefault="00F149B2" w:rsidP="00234621">
      <w:r>
        <w:t>Speech recognition is implemented through the web app API</w:t>
      </w:r>
      <w:r w:rsidR="001A4A04">
        <w:t>. When users click the</w:t>
      </w:r>
      <w:r>
        <w:t xml:space="preserve"> recording button, the input text area </w:t>
      </w:r>
      <w:r w:rsidR="001A4A04">
        <w:t xml:space="preserve">is temporarily </w:t>
      </w:r>
      <w:r>
        <w:t>disabled</w:t>
      </w:r>
      <w:r w:rsidR="001A4A04">
        <w:t>, capturing the spoken content</w:t>
      </w:r>
      <w:r>
        <w:t xml:space="preserve">. </w:t>
      </w:r>
      <w:r w:rsidR="001A4A04" w:rsidRPr="001A4A04">
        <w:t xml:space="preserve">Once recording </w:t>
      </w:r>
      <w:r w:rsidR="001A4A04">
        <w:t>ends</w:t>
      </w:r>
      <w:r w:rsidR="001A4A04" w:rsidRPr="001A4A04">
        <w:t>, the transcribed text appears</w:t>
      </w:r>
      <w:r w:rsidR="001A4A04">
        <w:t xml:space="preserve"> in the input text area which allows</w:t>
      </w:r>
      <w:r w:rsidR="001A4A04" w:rsidRPr="001A4A04">
        <w:t xml:space="preserve"> users to modify it before submitting it to the backend.</w:t>
      </w:r>
    </w:p>
    <w:p w14:paraId="07452E60" w14:textId="6A74D832" w:rsidR="00F149B2" w:rsidRPr="00234621" w:rsidRDefault="00F149B2" w:rsidP="00234621">
      <w:r>
        <w:t>Regarding sp</w:t>
      </w:r>
      <w:r w:rsidR="001A4A04">
        <w:t>eech synthesis and translation</w:t>
      </w:r>
      <w:r>
        <w:t>, th</w:t>
      </w:r>
      <w:r w:rsidR="001A4A04">
        <w:t>ey are activated</w:t>
      </w:r>
      <w:r>
        <w:t xml:space="preserve"> when user</w:t>
      </w:r>
      <w:r w:rsidR="001A4A04">
        <w:t>s the respective</w:t>
      </w:r>
      <w:r>
        <w:t xml:space="preserve"> button</w:t>
      </w:r>
      <w:r w:rsidR="001A4A04">
        <w:t>s within</w:t>
      </w:r>
      <w:r w:rsidR="00F17800">
        <w:t xml:space="preserve"> the chatbox. </w:t>
      </w:r>
      <w:r w:rsidR="00F17800" w:rsidRPr="00F17800">
        <w:t>The text within the chatbox is dispatched to the appropriate API, with the resulting synthesized speech or translation then presented on the frontend.</w:t>
      </w:r>
    </w:p>
    <w:p w14:paraId="658FB7D3" w14:textId="47540489" w:rsidR="004E5DDE" w:rsidRPr="00DD3CF2" w:rsidRDefault="00F149B2" w:rsidP="004E5DDE">
      <w:pPr>
        <w:rPr>
          <w:b/>
        </w:rPr>
      </w:pPr>
      <w:r>
        <w:rPr>
          <w:b/>
        </w:rPr>
        <w:t>Fine-</w:t>
      </w:r>
      <w:r w:rsidR="00234621" w:rsidRPr="00DD3CF2">
        <w:rPr>
          <w:b/>
        </w:rPr>
        <w:t>tuning</w:t>
      </w:r>
    </w:p>
    <w:p w14:paraId="7B20BA66" w14:textId="4D56E96B" w:rsidR="00F17800" w:rsidRDefault="00F17800" w:rsidP="004E5DDE">
      <w:r w:rsidRPr="00F17800">
        <w:t xml:space="preserve">Fine-tuning serves as a technique to elevate chatbot response quality, delivering superior results compared to prompting and with reduced token consumption. Nonetheless, this application </w:t>
      </w:r>
      <w:r>
        <w:t xml:space="preserve">doesn’t employ </w:t>
      </w:r>
      <w:r w:rsidRPr="00F17800">
        <w:t>fine</w:t>
      </w:r>
      <w:r>
        <w:t>-tuning for two reasons.</w:t>
      </w:r>
    </w:p>
    <w:p w14:paraId="7436F398" w14:textId="48A45D54" w:rsidR="009A5718" w:rsidRDefault="00A34392" w:rsidP="004E5DDE">
      <w:r>
        <w:t>F</w:t>
      </w:r>
      <w:r w:rsidR="009A5718">
        <w:t>irst, o</w:t>
      </w:r>
      <w:r>
        <w:t xml:space="preserve">n July 06, 2023, OpenAI </w:t>
      </w:r>
      <w:r w:rsidR="00F17800">
        <w:t>announced</w:t>
      </w:r>
      <w:r w:rsidRPr="00A34392">
        <w:t xml:space="preserve"> the upcoming retirements of older GPT-3 and GPT-3.5 models </w:t>
      </w:r>
      <w:r w:rsidR="00F17800">
        <w:t>accessible</w:t>
      </w:r>
      <w:r w:rsidRPr="00A34392">
        <w:t xml:space="preserve"> via the completions endpoint</w:t>
      </w:r>
      <w:r>
        <w:t xml:space="preserve"> and</w:t>
      </w:r>
      <w:r w:rsidRPr="00A34392">
        <w:t xml:space="preserve"> </w:t>
      </w:r>
      <w:r>
        <w:t xml:space="preserve">their </w:t>
      </w:r>
      <w:r w:rsidRPr="00A34392">
        <w:t>first-generation text embedding models</w:t>
      </w:r>
      <w:r>
        <w:t xml:space="preserve"> </w:t>
      </w:r>
      <w:r w:rsidR="00B476EB">
        <w:fldChar w:fldCharType="begin"/>
      </w:r>
      <w:r w:rsidR="00B476EB">
        <w:instrText xml:space="preserve"> ADDIN ZOTERO_ITEM CSL_CITATION {"citationID":"oQRxa1QV","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B476EB">
        <w:fldChar w:fldCharType="separate"/>
      </w:r>
      <w:r w:rsidR="00B476EB" w:rsidRPr="00B476EB">
        <w:t>(OpenAI, 2023)</w:t>
      </w:r>
      <w:r w:rsidR="00B476EB">
        <w:fldChar w:fldCharType="end"/>
      </w:r>
      <w:r w:rsidR="00F17800">
        <w:t>. These models</w:t>
      </w:r>
      <w:r w:rsidRPr="00A34392">
        <w:t xml:space="preserve"> will b</w:t>
      </w:r>
      <w:r w:rsidR="00B476EB">
        <w:t xml:space="preserve">e shut down on January 04, </w:t>
      </w:r>
      <w:r w:rsidR="00F17800">
        <w:t>2024 without alternative option</w:t>
      </w:r>
      <w:r w:rsidR="00B476EB">
        <w:t xml:space="preserve"> provided</w:t>
      </w:r>
      <w:r w:rsidR="009A5718">
        <w:t xml:space="preserve"> at that time</w:t>
      </w:r>
      <w:r w:rsidR="00B476EB">
        <w:t xml:space="preserve">. </w:t>
      </w:r>
      <w:r w:rsidR="00F17800">
        <w:t>Later,</w:t>
      </w:r>
      <w:r w:rsidR="00853D5C">
        <w:t xml:space="preserve"> on August 22nd, 2023, OpenAI announce</w:t>
      </w:r>
      <w:r w:rsidR="00B476EB" w:rsidRPr="00B476EB">
        <w:t> </w:t>
      </w:r>
      <w:r w:rsidR="00F17800">
        <w:t xml:space="preserve">availability for </w:t>
      </w:r>
      <w:r w:rsidR="00B476EB" w:rsidRPr="00B476EB">
        <w:t>the new fine-tuning API </w:t>
      </w:r>
      <w:r w:rsidR="00853D5C" w:rsidRPr="00853D5C">
        <w:t> for GPT-3.5 Turbo</w:t>
      </w:r>
      <w:r w:rsidR="009A5718">
        <w:t xml:space="preserve"> </w:t>
      </w:r>
      <w:r w:rsidR="009A5718">
        <w:fldChar w:fldCharType="begin"/>
      </w:r>
      <w:r w:rsidR="009A5718">
        <w:instrText xml:space="preserve"> ADDIN ZOTERO_ITEM CSL_CITATION {"citationID":"16rvhYbB","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9A5718">
        <w:fldChar w:fldCharType="separate"/>
      </w:r>
      <w:r w:rsidR="009A5718" w:rsidRPr="009A5718">
        <w:t>(OpenAI, 2023)</w:t>
      </w:r>
      <w:r w:rsidR="009A5718">
        <w:fldChar w:fldCharType="end"/>
      </w:r>
      <w:r w:rsidR="009A5718">
        <w:t xml:space="preserve">. </w:t>
      </w:r>
      <w:r w:rsidR="00F17800" w:rsidRPr="00F17800">
        <w:t xml:space="preserve">The timing didn't favour integrating the fine-tuning model into </w:t>
      </w:r>
      <w:r w:rsidR="00F17800">
        <w:t>this</w:t>
      </w:r>
      <w:r w:rsidR="00F17800" w:rsidRPr="00F17800">
        <w:t xml:space="preserve"> application.</w:t>
      </w:r>
    </w:p>
    <w:p w14:paraId="5A20CCA1" w14:textId="1129A38E" w:rsidR="00F149B2" w:rsidRDefault="009A5718" w:rsidP="004E5DDE">
      <w:r>
        <w:t xml:space="preserve">Another reason is the training data. It’s </w:t>
      </w:r>
      <w:r w:rsidR="00F17800">
        <w:t xml:space="preserve">hard </w:t>
      </w:r>
      <w:r>
        <w:t xml:space="preserve">to generate and collect </w:t>
      </w:r>
      <w:r w:rsidR="00F17800">
        <w:t>high-quality</w:t>
      </w:r>
      <w:r>
        <w:t xml:space="preserve"> training data for producing a fine</w:t>
      </w:r>
      <w:r w:rsidR="00F17800">
        <w:t>ly</w:t>
      </w:r>
      <w:r>
        <w:t>-tun</w:t>
      </w:r>
      <w:r w:rsidR="00F17800">
        <w:t>ed</w:t>
      </w:r>
      <w:r>
        <w:t xml:space="preserve"> model that fulfil the requirement of this application. So the fine-tuning method to build a chatbot is not adopted for this application.</w:t>
      </w:r>
    </w:p>
    <w:p w14:paraId="3F2336EC" w14:textId="05CA57B8" w:rsidR="004E5DDE" w:rsidRDefault="004E5DDE" w:rsidP="004E5DDE">
      <w:pPr>
        <w:pStyle w:val="3"/>
      </w:pPr>
      <w:bookmarkStart w:id="22" w:name="_Toc144060626"/>
      <w:r>
        <w:t>Security and Authentication</w:t>
      </w:r>
      <w:bookmarkEnd w:id="22"/>
    </w:p>
    <w:p w14:paraId="15A7F43C" w14:textId="77777777" w:rsidR="00FC700B" w:rsidRDefault="00FC700B" w:rsidP="004E5DDE">
      <w:r>
        <w:t xml:space="preserve">To ensure the user security and authentication, this application </w:t>
      </w:r>
      <w:r w:rsidRPr="00FC700B">
        <w:t>use the bcrypt package. This involves salting each password 10 times and then hashing it to ensure its protection against potential breaches.</w:t>
      </w:r>
      <w:r>
        <w:t xml:space="preserve"> </w:t>
      </w:r>
    </w:p>
    <w:p w14:paraId="3E93E537" w14:textId="1ECF39C9" w:rsidR="004E5DDE" w:rsidRDefault="00FC700B" w:rsidP="004E5DDE">
      <w:r w:rsidRPr="00FC700B">
        <w:lastRenderedPageBreak/>
        <w:t xml:space="preserve">Upon successful login, </w:t>
      </w:r>
      <w:r>
        <w:t>the</w:t>
      </w:r>
      <w:r w:rsidRPr="00FC700B">
        <w:t xml:space="preserve"> system generates a JSON Web Tokens (JWT)</w:t>
      </w:r>
      <w:r>
        <w:t xml:space="preserve"> for authentication. This token</w:t>
      </w:r>
      <w:r w:rsidRPr="00FC700B">
        <w:t xml:space="preserve"> remains valid for 24 hours.</w:t>
      </w:r>
      <w:r>
        <w:t xml:space="preserve"> </w:t>
      </w:r>
      <w:r w:rsidRPr="00FC700B">
        <w:t>This token is then dispatched to the frontend encapsulated within a cookie. This methodology guarantees both security and seamless user experience.</w:t>
      </w:r>
    </w:p>
    <w:p w14:paraId="60E47DA2" w14:textId="7164B35C" w:rsidR="00FC700B" w:rsidRDefault="00FC700B" w:rsidP="004E5DDE">
      <w:r w:rsidRPr="00FC700B">
        <w:t xml:space="preserve">For every subsequent interaction between the frontend and backend post-login, the frontend forwards the token to the backend. This token </w:t>
      </w:r>
      <w:r>
        <w:t>is verified</w:t>
      </w:r>
      <w:r w:rsidRPr="00FC700B">
        <w:t xml:space="preserve"> at the backend. Upon successful decoding, the backend retrieves the user ID</w:t>
      </w:r>
      <w:r>
        <w:t xml:space="preserve"> for further operation. This arrangement ensures</w:t>
      </w:r>
      <w:r w:rsidRPr="00FC700B">
        <w:t xml:space="preserve"> that every transaction or request is both legitimate and secure.</w:t>
      </w:r>
    </w:p>
    <w:p w14:paraId="2AB9AB2B" w14:textId="34A7FB50" w:rsidR="004E5DDE" w:rsidRDefault="004E5DDE" w:rsidP="004E5DDE">
      <w:pPr>
        <w:pStyle w:val="3"/>
      </w:pPr>
      <w:bookmarkStart w:id="23" w:name="_Toc144060627"/>
      <w:r>
        <w:t>User Experie</w:t>
      </w:r>
      <w:r w:rsidR="002766CD">
        <w:t>nce and Error</w:t>
      </w:r>
      <w:r>
        <w:t xml:space="preserve"> Handling</w:t>
      </w:r>
      <w:bookmarkEnd w:id="23"/>
    </w:p>
    <w:p w14:paraId="28A0E477" w14:textId="1D321DB1" w:rsidR="00123AE7" w:rsidRDefault="00182AD6" w:rsidP="00A320FB">
      <w:r>
        <w:t xml:space="preserve">Visibility of system status, error prevention and guidance for handling error are the </w:t>
      </w:r>
      <w:r w:rsidR="00123AE7">
        <w:t>foundational</w:t>
      </w:r>
      <w:r>
        <w:t xml:space="preserve"> principle</w:t>
      </w:r>
      <w:r w:rsidR="00123AE7">
        <w:t>s</w:t>
      </w:r>
      <w:r>
        <w:t xml:space="preserve"> for</w:t>
      </w:r>
      <w:r w:rsidR="00123AE7">
        <w:t xml:space="preserve"> interactive application design</w:t>
      </w:r>
      <w:r w:rsidR="004821A7">
        <w:t xml:space="preserve"> </w:t>
      </w:r>
      <w:r w:rsidR="004821A7">
        <w:fldChar w:fldCharType="begin"/>
      </w:r>
      <w:r w:rsidR="004821A7">
        <w:instrText xml:space="preserve"> ADDIN ZOTERO_ITEM CSL_CITATION {"citationID":"cjmV1fG6","properties":{"formattedCitation":"(Jakob, 2020)","plainCitation":"(Jakob, 2020)","noteIndex":0},"citationItems":[{"id":247,"uris":["http://zotero.org/users/12186833/items/KSFFZ3BP"],"itemData":{"id":247,"type":"webpage","abstract":"Jakob Nielsen's 10 general principles for interaction design. They are called \"heuristics\" because they are broad rules of thumb and not specific usability guidelines.","container-title":"Nielsen Norman Group","language":"en","title":"10 Usability Heuristics for User Interface Design","URL":"https://www.nngroup.com/articles/ten-usability-heuristics/","author":[{"family":"Jakob","given":"Nielsen"}],"accessed":{"date-parts":[["2023",8,27]]},"issued":{"date-parts":[["2020",11,15]]}}}],"schema":"https://github.com/citation-style-language/schema/raw/master/csl-citation.json"} </w:instrText>
      </w:r>
      <w:r w:rsidR="004821A7">
        <w:fldChar w:fldCharType="separate"/>
      </w:r>
      <w:r w:rsidR="004821A7" w:rsidRPr="004821A7">
        <w:t>(Jakob, 2020)</w:t>
      </w:r>
      <w:r w:rsidR="004821A7">
        <w:fldChar w:fldCharType="end"/>
      </w:r>
      <w:r>
        <w:t xml:space="preserve">. </w:t>
      </w:r>
      <w:r w:rsidR="00123AE7" w:rsidRPr="00123AE7">
        <w:t>This application adheres to these h</w:t>
      </w:r>
      <w:r w:rsidR="00123AE7">
        <w:t>euristics to ensure good user experiences</w:t>
      </w:r>
      <w:r w:rsidR="00123AE7" w:rsidRPr="00123AE7">
        <w:t>.</w:t>
      </w:r>
      <w:r>
        <w:t xml:space="preserve"> </w:t>
      </w:r>
      <w:r w:rsidR="00123AE7" w:rsidRPr="00123AE7">
        <w:t xml:space="preserve">Key implementations concerning these principles are </w:t>
      </w:r>
      <w:r w:rsidR="00123AE7">
        <w:t>elaborated</w:t>
      </w:r>
      <w:r w:rsidR="00123AE7" w:rsidRPr="00123AE7">
        <w:t xml:space="preserve"> below, with visual demonstrations available in Appendix F. </w:t>
      </w:r>
    </w:p>
    <w:p w14:paraId="2C38ECCE" w14:textId="0C0F23D0" w:rsidR="00182AD6" w:rsidRDefault="00182AD6" w:rsidP="00A320FB">
      <w:r>
        <w:t>As this application involve</w:t>
      </w:r>
      <w:r w:rsidR="00E73BE9">
        <w:t>s</w:t>
      </w:r>
      <w:r>
        <w:t xml:space="preserve"> interaction with external API service, users </w:t>
      </w:r>
      <w:r w:rsidR="00123AE7">
        <w:t>may frequently</w:t>
      </w:r>
      <w:r>
        <w:t xml:space="preserve"> wait for the response from these API service</w:t>
      </w:r>
      <w:r w:rsidR="00123AE7">
        <w:t>s</w:t>
      </w:r>
      <w:r>
        <w:t xml:space="preserve">. </w:t>
      </w:r>
      <w:r w:rsidR="00123AE7">
        <w:t xml:space="preserve">Recognizing the importance of </w:t>
      </w:r>
      <w:r w:rsidR="00123AE7" w:rsidRPr="00123AE7">
        <w:t>communication during these waiting perio</w:t>
      </w:r>
      <w:r w:rsidR="00123AE7">
        <w:t xml:space="preserve">ds, the application should manage the </w:t>
      </w:r>
      <w:r w:rsidR="00123AE7" w:rsidRPr="00123AE7">
        <w:t>load</w:t>
      </w:r>
      <w:r w:rsidR="00123AE7">
        <w:t>ing state and provide</w:t>
      </w:r>
      <w:r w:rsidR="00123AE7" w:rsidRPr="00123AE7">
        <w:t xml:space="preserve"> users with unambiguous indi</w:t>
      </w:r>
      <w:r w:rsidR="00123AE7">
        <w:t>cators regarding system status</w:t>
      </w:r>
      <w:r w:rsidR="00123AE7" w:rsidRPr="00123AE7">
        <w:t xml:space="preserve">. </w:t>
      </w:r>
      <w:r w:rsidR="00123AE7">
        <w:t>To achieve this, t</w:t>
      </w:r>
      <w:r w:rsidR="00475F74">
        <w:t>he frontend</w:t>
      </w:r>
      <w:r>
        <w:t xml:space="preserve"> use</w:t>
      </w:r>
      <w:r w:rsidR="00475F74">
        <w:t>s</w:t>
      </w:r>
      <w:r w:rsidR="00123AE7">
        <w:t xml:space="preserve"> a set</w:t>
      </w:r>
      <w:r>
        <w:t xml:space="preserve"> of state hook</w:t>
      </w:r>
      <w:r w:rsidR="00123AE7">
        <w:t xml:space="preserve">s </w:t>
      </w:r>
      <w:r>
        <w:t xml:space="preserve">to monitor </w:t>
      </w:r>
      <w:r w:rsidR="00123AE7">
        <w:t xml:space="preserve">and reflect </w:t>
      </w:r>
      <w:r>
        <w:t>the loading</w:t>
      </w:r>
      <w:r w:rsidR="00123AE7">
        <w:t xml:space="preserve"> status</w:t>
      </w:r>
      <w:r>
        <w:t xml:space="preserve">. </w:t>
      </w:r>
      <w:r w:rsidR="00CB5EBB">
        <w:t>When the loading state is triggered</w:t>
      </w:r>
      <w:r>
        <w:t xml:space="preserve">, </w:t>
      </w:r>
      <w:r w:rsidR="00CB5EBB" w:rsidRPr="00CB5EBB">
        <w:t xml:space="preserve">distinct icons are dynamically presented to the user, signifying both the </w:t>
      </w:r>
      <w:r w:rsidR="00CB5EBB">
        <w:t>start and end</w:t>
      </w:r>
      <w:r w:rsidR="00CB5EBB" w:rsidRPr="00CB5EBB">
        <w:t xml:space="preserve"> of the loading process.</w:t>
      </w:r>
    </w:p>
    <w:p w14:paraId="3B839D4F" w14:textId="68274A1C" w:rsidR="00A320FB" w:rsidRPr="00182AD6" w:rsidRDefault="00182AD6" w:rsidP="00A320FB">
      <w:pPr>
        <w:rPr>
          <w:lang w:val="en-US"/>
        </w:rPr>
      </w:pPr>
      <w:r>
        <w:t xml:space="preserve"> As the application adopt</w:t>
      </w:r>
      <w:r w:rsidR="00475F74">
        <w:t>s</w:t>
      </w:r>
      <w:r>
        <w:t xml:space="preserve"> the </w:t>
      </w:r>
      <w:r w:rsidRPr="00182AD6">
        <w:t>minimalist design</w:t>
      </w:r>
      <w:r>
        <w:t xml:space="preserve"> principle</w:t>
      </w:r>
      <w:r w:rsidR="00475F74">
        <w:t xml:space="preserve"> and reduces unnecessary disrupts for users</w:t>
      </w:r>
      <w:r w:rsidR="00CB5EBB">
        <w:t>, some</w:t>
      </w:r>
      <w:r>
        <w:t xml:space="preserve"> button</w:t>
      </w:r>
      <w:r w:rsidR="00475F74">
        <w:t>s</w:t>
      </w:r>
      <w:r w:rsidR="00CB5EBB">
        <w:t xml:space="preserve"> are presented</w:t>
      </w:r>
      <w:r>
        <w:t xml:space="preserve"> without</w:t>
      </w:r>
      <w:r w:rsidR="00475F74">
        <w:t xml:space="preserve"> any explicit explanation. However, </w:t>
      </w:r>
      <w:r w:rsidR="00CB5EBB" w:rsidRPr="00CB5EBB">
        <w:t>to pre</w:t>
      </w:r>
      <w:r w:rsidR="00CB5EBB">
        <w:t>vent</w:t>
      </w:r>
      <w:r w:rsidR="00CB5EBB" w:rsidRPr="00CB5EBB">
        <w:t xml:space="preserve"> potential user confusion, </w:t>
      </w:r>
      <w:r w:rsidR="00CB5EBB">
        <w:t>hovering</w:t>
      </w:r>
      <w:r w:rsidR="00CB5EBB" w:rsidRPr="00CB5EBB">
        <w:t xml:space="preserve"> over these buttons activates a tooltip.</w:t>
      </w:r>
      <w:r w:rsidR="00475F74">
        <w:t xml:space="preserve"> </w:t>
      </w:r>
      <w:r w:rsidR="00CB5EBB" w:rsidRPr="00CB5EBB">
        <w:t xml:space="preserve">This </w:t>
      </w:r>
      <w:r w:rsidR="00CB5EBB">
        <w:t>concise textual description helps</w:t>
      </w:r>
      <w:r w:rsidR="00CB5EBB" w:rsidRPr="00CB5EBB">
        <w:t xml:space="preserve"> users </w:t>
      </w:r>
      <w:r w:rsidR="00CB5EBB">
        <w:t xml:space="preserve">understand </w:t>
      </w:r>
      <w:r w:rsidR="00CB5EBB" w:rsidRPr="00CB5EBB">
        <w:t>the button's func</w:t>
      </w:r>
      <w:r w:rsidR="00CB5EBB">
        <w:t>tionality and avoid misunderstanding.</w:t>
      </w:r>
    </w:p>
    <w:p w14:paraId="71B3FCE3" w14:textId="0A21292C" w:rsidR="00A320FB" w:rsidRDefault="00CB5EBB" w:rsidP="00A320FB">
      <w:r>
        <w:t>User</w:t>
      </w:r>
      <w:r w:rsidR="00E73BE9">
        <w:t xml:space="preserve"> </w:t>
      </w:r>
      <w:r>
        <w:t>data entry, another vital part of this application, requires validation procedure to mitigate input errors</w:t>
      </w:r>
      <w:r w:rsidR="00E73BE9">
        <w:t xml:space="preserve">. </w:t>
      </w:r>
      <w:r>
        <w:t>To facilitate this, t</w:t>
      </w:r>
      <w:r w:rsidR="00E73BE9">
        <w:t xml:space="preserve">he frontend </w:t>
      </w:r>
      <w:r w:rsidR="00645E4F">
        <w:t>uses</w:t>
      </w:r>
      <w:r w:rsidR="00E73BE9">
        <w:t xml:space="preserve"> the react-hook-form library to manage form creation and validation. When the user input invalid data, the</w:t>
      </w:r>
      <w:r w:rsidR="005B2408">
        <w:t xml:space="preserve"> form shows hint message which</w:t>
      </w:r>
      <w:r w:rsidR="00E73BE9">
        <w:t xml:space="preserve"> assist</w:t>
      </w:r>
      <w:r w:rsidR="005B2408">
        <w:t>s</w:t>
      </w:r>
      <w:r w:rsidR="00E73BE9">
        <w:t xml:space="preserve"> the </w:t>
      </w:r>
      <w:r w:rsidR="00645E4F">
        <w:t>user to deal with error.</w:t>
      </w:r>
    </w:p>
    <w:p w14:paraId="7C9B6C1B" w14:textId="52B39F3C" w:rsidR="005B2408" w:rsidRDefault="005B2408" w:rsidP="005B2408">
      <w:r>
        <w:t xml:space="preserve">Furthermore, </w:t>
      </w:r>
      <w:r w:rsidRPr="005B2408">
        <w:t>Moreover, the application employs the "try-catch" methodology in both fro</w:t>
      </w:r>
      <w:r>
        <w:t>ntend and backend frameworks for error management</w:t>
      </w:r>
      <w:r w:rsidR="004C7BDC">
        <w:t>.</w:t>
      </w:r>
      <w:r>
        <w:t xml:space="preserve"> If error happens</w:t>
      </w:r>
      <w:r w:rsidRPr="005B2408">
        <w:t>, an informative error message is rendered on the frontend via a snack bar positioned at the screen's lower-left.</w:t>
      </w:r>
      <w:r w:rsidR="004C7BDC">
        <w:t xml:space="preserve"> </w:t>
      </w:r>
      <w:r w:rsidR="00990DFF">
        <w:t xml:space="preserve">The user will be informed </w:t>
      </w:r>
      <w:r>
        <w:t>the reason of the error from user’s</w:t>
      </w:r>
      <w:r w:rsidR="00990DFF">
        <w:t xml:space="preserve"> perspectiv</w:t>
      </w:r>
      <w:r>
        <w:t>e and possible solution for recovering from error.</w:t>
      </w:r>
      <w:r w:rsidR="00990DFF">
        <w:t xml:space="preserve"> </w:t>
      </w:r>
      <w:r>
        <w:t>Moreover, f</w:t>
      </w:r>
      <w:r w:rsidR="004C7BDC">
        <w:t xml:space="preserve">or </w:t>
      </w:r>
      <w:r>
        <w:t>critical</w:t>
      </w:r>
      <w:r w:rsidR="00990DFF">
        <w:t xml:space="preserve"> </w:t>
      </w:r>
      <w:r w:rsidR="004C7BDC">
        <w:t>operation, this snack bar will also be shown as a hint message for</w:t>
      </w:r>
      <w:r w:rsidR="00990DFF">
        <w:t xml:space="preserve"> successful </w:t>
      </w:r>
      <w:r>
        <w:t>outcome, which help</w:t>
      </w:r>
      <w:r w:rsidR="00990DFF">
        <w:t xml:space="preserve"> the user know the </w:t>
      </w:r>
      <w:r>
        <w:t>potential result</w:t>
      </w:r>
      <w:r w:rsidR="00990DFF">
        <w:t>.</w:t>
      </w:r>
      <w:r>
        <w:br w:type="page"/>
      </w:r>
    </w:p>
    <w:p w14:paraId="2C7E93F9" w14:textId="77777777" w:rsidR="002E4AB3" w:rsidRPr="005B2408" w:rsidRDefault="002E4AB3" w:rsidP="005B2408"/>
    <w:p w14:paraId="603517E5" w14:textId="58FA94C4" w:rsidR="00D01157" w:rsidRDefault="006557AC" w:rsidP="00F72F7C">
      <w:pPr>
        <w:pStyle w:val="1"/>
      </w:pPr>
      <w:bookmarkStart w:id="24" w:name="_Toc144060628"/>
      <w:r>
        <w:t>Testing and Evaluation</w:t>
      </w:r>
      <w:bookmarkEnd w:id="24"/>
    </w:p>
    <w:p w14:paraId="202A1878" w14:textId="5CE35817" w:rsidR="00AF060F" w:rsidRDefault="00AF060F" w:rsidP="00136A19">
      <w:pPr>
        <w:pStyle w:val="2"/>
      </w:pPr>
      <w:r>
        <w:t>Unit Test</w:t>
      </w:r>
      <w:r w:rsidR="00136A19">
        <w:t>ing</w:t>
      </w:r>
    </w:p>
    <w:p w14:paraId="09C9CB1C" w14:textId="77777777" w:rsidR="003F6BA5" w:rsidRDefault="003F6BA5" w:rsidP="00136A19">
      <w:r w:rsidRPr="003F6BA5">
        <w:t>Unit testing focuses on verifying individual units of code in isolation to confirm they function as anticipated. In this web application, both the frontend (developed with React) and the backend (built using Node.js) are distinct units and thus, require separate</w:t>
      </w:r>
      <w:bookmarkStart w:id="25" w:name="_GoBack"/>
      <w:bookmarkEnd w:id="25"/>
      <w:r w:rsidRPr="003F6BA5">
        <w:t xml:space="preserve"> testing.</w:t>
      </w:r>
    </w:p>
    <w:p w14:paraId="7C04F96F" w14:textId="364F25DD" w:rsidR="00E541F1" w:rsidRDefault="00446628" w:rsidP="00136A19">
      <w:r>
        <w:t xml:space="preserve">For the React, it is </w:t>
      </w:r>
      <w:r w:rsidR="003F6BA5">
        <w:t xml:space="preserve">typically </w:t>
      </w:r>
      <w:r>
        <w:t xml:space="preserve">recommended to use Jest, a </w:t>
      </w:r>
      <w:r w:rsidR="005C29D9">
        <w:t>renowned</w:t>
      </w:r>
      <w:r>
        <w:t xml:space="preserve"> JavaScript testing framework, and </w:t>
      </w:r>
      <w:r w:rsidRPr="00446628">
        <w:t>React Testing Library</w:t>
      </w:r>
      <w:r>
        <w:t>,</w:t>
      </w:r>
      <w:r w:rsidR="00DC7750">
        <w:t xml:space="preserve"> which f</w:t>
      </w:r>
      <w:r w:rsidRPr="00446628">
        <w:t>acilitates React component testing.</w:t>
      </w:r>
      <w:r w:rsidR="00DC7750">
        <w:t xml:space="preserve"> However, as this application use</w:t>
      </w:r>
      <w:r w:rsidR="003F6BA5">
        <w:t>s</w:t>
      </w:r>
      <w:r w:rsidR="00DC7750">
        <w:t xml:space="preserve"> MUI library component, it i</w:t>
      </w:r>
      <w:r w:rsidR="00DC7750" w:rsidRPr="00DC7750">
        <w:t>s ge</w:t>
      </w:r>
      <w:r w:rsidR="00DC7750">
        <w:t xml:space="preserve">nerally </w:t>
      </w:r>
      <w:r w:rsidR="003F6BA5">
        <w:t xml:space="preserve">advisable not </w:t>
      </w:r>
      <w:r w:rsidR="00DC7750">
        <w:t xml:space="preserve">to </w:t>
      </w:r>
      <w:r w:rsidR="003F6BA5">
        <w:t xml:space="preserve">tie </w:t>
      </w:r>
      <w:r w:rsidR="00DC7750" w:rsidRPr="00DC7750">
        <w:t>the t</w:t>
      </w:r>
      <w:r w:rsidR="00DC7750">
        <w:t xml:space="preserve">ests too closely to Material UI </w:t>
      </w:r>
      <w:r w:rsidR="00DC7750">
        <w:fldChar w:fldCharType="begin"/>
      </w:r>
      <w:r w:rsidR="00DC7750">
        <w:instrText xml:space="preserve"> ADDIN ZOTERO_ITEM CSL_CITATION {"citationID":"kokHvgFY","properties":{"formattedCitation":"(MUI, 2023b)","plainCitation":"(MUI, 2023b)","noteIndex":0},"citationItems":[{"id":249,"uris":["http://zotero.org/users/12186833/items/JWX5Z4UM"],"itemData":{"id":249,"type":"webpage","abstract":"Write tests to prevent regressions and write better code.","language":"en","title":"Testing - Material UI","URL":"https://mui.com/material-ui/guides/testing/","author":[{"family":"MUI","given":""}],"accessed":{"date-parts":[["2023",8,27]]},"issued":{"date-parts":[["2023",8,27]]}}}],"schema":"https://github.com/citation-style-language/schema/raw/master/csl-citation.json"} </w:instrText>
      </w:r>
      <w:r w:rsidR="00DC7750">
        <w:fldChar w:fldCharType="separate"/>
      </w:r>
      <w:r w:rsidR="00DC7750" w:rsidRPr="00DC7750">
        <w:t>(MUI, 2023b)</w:t>
      </w:r>
      <w:r w:rsidR="00DC7750">
        <w:fldChar w:fldCharType="end"/>
      </w:r>
      <w:r w:rsidR="00DC7750">
        <w:t xml:space="preserve">. Furthermore, </w:t>
      </w:r>
      <w:r w:rsidR="003F6BA5" w:rsidRPr="003F6BA5">
        <w:t xml:space="preserve">given that the application comprises fewer than 10 pages, the decision was made to </w:t>
      </w:r>
      <w:r w:rsidR="005C29D9">
        <w:t>implement</w:t>
      </w:r>
      <w:r w:rsidR="003F6BA5" w:rsidRPr="003F6BA5">
        <w:t xml:space="preserve"> frontend unit testing in favour of manual methods.</w:t>
      </w:r>
    </w:p>
    <w:p w14:paraId="7D037A77" w14:textId="070CE626" w:rsidR="00EB50DA" w:rsidRDefault="005C29D9" w:rsidP="00DC7750">
      <w:r>
        <w:t xml:space="preserve">In </w:t>
      </w:r>
      <w:r w:rsidRPr="005C29D9">
        <w:t>the case of Node and Express.js, tools like Jest and Supertest – a library tailored for testing Node.js HTTP servers – are suggested.</w:t>
      </w:r>
      <w:r>
        <w:t xml:space="preserve"> </w:t>
      </w:r>
      <w:r w:rsidR="00DB19B2">
        <w:t xml:space="preserve">The Supertest </w:t>
      </w:r>
      <w:r w:rsidR="00DB19B2" w:rsidRPr="00DB19B2">
        <w:t xml:space="preserve">provides a high-level abstraction for testing HTTP assertions, making it </w:t>
      </w:r>
      <w:r>
        <w:t xml:space="preserve">an ideal choice </w:t>
      </w:r>
      <w:r w:rsidR="00DB19B2" w:rsidRPr="00DB19B2">
        <w:t xml:space="preserve">for Express.js applications. </w:t>
      </w:r>
      <w:r w:rsidRPr="005C29D9">
        <w:t>Combined with Jest, this suite enables th</w:t>
      </w:r>
      <w:r>
        <w:t>e comprehensive testing of APIs</w:t>
      </w:r>
      <w:r w:rsidR="00DB19B2" w:rsidRPr="00DB19B2">
        <w:t>, ensuring that both endpoints and integrated functions work as expected.</w:t>
      </w:r>
      <w:r w:rsidR="00DB19B2">
        <w:t xml:space="preserve"> H</w:t>
      </w:r>
      <w:r w:rsidR="00971E87">
        <w:t xml:space="preserve">owever, this application involves interactions with third party APIs and </w:t>
      </w:r>
      <w:r w:rsidRPr="005C29D9">
        <w:t>the intricacies of voice data testing</w:t>
      </w:r>
      <w:r w:rsidR="00971E87">
        <w:t xml:space="preserve">, </w:t>
      </w:r>
      <w:r w:rsidRPr="005C29D9">
        <w:t>setting up a mock API environment might be necessary.</w:t>
      </w:r>
      <w:r w:rsidR="00971E87">
        <w:t xml:space="preserve"> </w:t>
      </w:r>
      <w:r w:rsidRPr="005C29D9">
        <w:t xml:space="preserve">This approach has a steep learning curve, which could potentially </w:t>
      </w:r>
      <w:r>
        <w:t>reduce</w:t>
      </w:r>
      <w:r w:rsidRPr="005C29D9">
        <w:t xml:space="preserve"> frequent testing.</w:t>
      </w:r>
    </w:p>
    <w:p w14:paraId="3EBE0B10" w14:textId="08B939CD" w:rsidR="00446628" w:rsidRDefault="00971E87" w:rsidP="00AF060F">
      <w:r>
        <w:t xml:space="preserve">Considering the factors mentioned above, due to the constrains of </w:t>
      </w:r>
      <w:r w:rsidR="005C29D9">
        <w:t>development time and inherent</w:t>
      </w:r>
      <w:r>
        <w:t xml:space="preserve"> learning curve,</w:t>
      </w:r>
      <w:r w:rsidR="00DC6226">
        <w:t xml:space="preserve"> </w:t>
      </w:r>
      <w:r w:rsidR="005C29D9">
        <w:t>emphasis should be placed on</w:t>
      </w:r>
      <w:r w:rsidR="00DC6226">
        <w:t xml:space="preserve"> manual testing and user </w:t>
      </w:r>
      <w:r w:rsidR="005C29D9">
        <w:t>testing.</w:t>
      </w:r>
      <w:r w:rsidR="008170C9">
        <w:t xml:space="preserve"> </w:t>
      </w:r>
      <w:r w:rsidR="00EB50DA" w:rsidRPr="00EB50DA">
        <w:t xml:space="preserve">However, it would be good practice to </w:t>
      </w:r>
      <w:r w:rsidR="005C29D9">
        <w:t xml:space="preserve">consider these testing </w:t>
      </w:r>
      <w:r w:rsidR="00EB50DA" w:rsidRPr="00EB50DA">
        <w:t xml:space="preserve">in the future </w:t>
      </w:r>
      <w:r w:rsidR="005C29D9">
        <w:t>iterations for efficient</w:t>
      </w:r>
      <w:r w:rsidR="00EB50DA" w:rsidRPr="00EB50DA">
        <w:t xml:space="preserve"> and thorough testing of all aspects of</w:t>
      </w:r>
      <w:r w:rsidR="008170C9">
        <w:t xml:space="preserve"> the application. Furthermore, </w:t>
      </w:r>
      <w:r w:rsidR="00162783" w:rsidRPr="00162783">
        <w:t>end-to-end testing presents a viable option for future automated testing endeavours</w:t>
      </w:r>
      <w:r w:rsidR="00162783">
        <w:t>, which ensures the application works as expected when frontend and backend are integrated together.</w:t>
      </w:r>
    </w:p>
    <w:p w14:paraId="5229EE7D" w14:textId="570A1CCF" w:rsidR="00AF060F" w:rsidRDefault="00AF060F" w:rsidP="00136A19">
      <w:pPr>
        <w:pStyle w:val="2"/>
      </w:pPr>
      <w:r>
        <w:t>Manual Test</w:t>
      </w:r>
      <w:r w:rsidR="00844F57">
        <w:t>ing</w:t>
      </w:r>
    </w:p>
    <w:p w14:paraId="67AA1522" w14:textId="0B56068B" w:rsidR="00503AFF" w:rsidRPr="00DE0532" w:rsidRDefault="00503AFF" w:rsidP="00DE0532">
      <w:r w:rsidRPr="00503AFF">
        <w:t xml:space="preserve">Manual testing involves a tester executing tests on software by adhering to a predetermined set of test cases. This approach </w:t>
      </w:r>
      <w:r>
        <w:t>requires</w:t>
      </w:r>
      <w:r w:rsidRPr="00503AFF">
        <w:t xml:space="preserve"> testers to define test cases for specific code segments and functions and then evaluate the software accordingly. The methodology adopted here is white box testing. In white box testing, testers possess knowledge of the internal mechanics of the </w:t>
      </w:r>
      <w:r w:rsidR="00226739">
        <w:t>system under review. Besides the functionalities proposed</w:t>
      </w:r>
      <w:r w:rsidRPr="00503AFF">
        <w:t xml:space="preserve">, this method </w:t>
      </w:r>
      <w:r w:rsidR="00226739">
        <w:t xml:space="preserve">also </w:t>
      </w:r>
      <w:r w:rsidRPr="00503AFF">
        <w:t xml:space="preserve">takes into account the internal architecture and operations of the application. </w:t>
      </w:r>
      <w:r w:rsidR="00226739" w:rsidRPr="00226739">
        <w:t xml:space="preserve">Positive test cases </w:t>
      </w:r>
      <w:r w:rsidR="00226739">
        <w:t xml:space="preserve">are proposed for </w:t>
      </w:r>
      <w:r w:rsidR="00226739" w:rsidRPr="00226739">
        <w:t>verify</w:t>
      </w:r>
      <w:r w:rsidR="00226739">
        <w:t>ing</w:t>
      </w:r>
      <w:r w:rsidR="00226739" w:rsidRPr="00226739">
        <w:t xml:space="preserve"> the intended functionalities under normal conditions, while negative test cases are designed to ensure the system can handle invalid inputs or unexpected user behaviour </w:t>
      </w:r>
      <w:r w:rsidR="00226739">
        <w:t>appropriately</w:t>
      </w:r>
      <w:r w:rsidR="00226739" w:rsidRPr="00226739">
        <w:t xml:space="preserve">. Boundary test cases, on the </w:t>
      </w:r>
      <w:r w:rsidR="00226739" w:rsidRPr="00226739">
        <w:lastRenderedPageBreak/>
        <w:t>other hand, specifically target the system's limits, ensuring that it operates correctly at its input and output bo</w:t>
      </w:r>
      <w:r w:rsidR="00226739">
        <w:t>undaries. These varied testing cases</w:t>
      </w:r>
      <w:r w:rsidR="00226739" w:rsidRPr="00226739">
        <w:t xml:space="preserve"> ensure a comprehensive evaluation of the application</w:t>
      </w:r>
      <w:r w:rsidR="00226739">
        <w:t xml:space="preserve"> and capture potential </w:t>
      </w:r>
      <w:r w:rsidR="00226739" w:rsidRPr="00226739">
        <w:t>vulnerabilities.</w:t>
      </w:r>
      <w:r w:rsidR="00226739">
        <w:t xml:space="preserve"> </w:t>
      </w:r>
      <w:r w:rsidRPr="00503AFF">
        <w:t xml:space="preserve">Detailed test case specifications and outcomes are </w:t>
      </w:r>
      <w:r w:rsidR="00226739">
        <w:t>shown</w:t>
      </w:r>
      <w:r w:rsidRPr="00503AFF">
        <w:t xml:space="preserve"> in Appendix G.</w:t>
      </w:r>
    </w:p>
    <w:p w14:paraId="19DC2B2D" w14:textId="5C9A685D" w:rsidR="00AF060F" w:rsidRDefault="00AF060F" w:rsidP="00136A19">
      <w:pPr>
        <w:pStyle w:val="2"/>
      </w:pPr>
      <w:r>
        <w:t>User Test</w:t>
      </w:r>
      <w:r w:rsidR="00844F57">
        <w:t>ing</w:t>
      </w:r>
    </w:p>
    <w:p w14:paraId="18B346CE" w14:textId="5104B18B" w:rsidR="004A5A95" w:rsidRDefault="004A5A95" w:rsidP="00B36B57">
      <w:r w:rsidRPr="004A5A95">
        <w:t xml:space="preserve">User testing is a technique employed to assess a product by having real users interact with it. The </w:t>
      </w:r>
      <w:r>
        <w:t>main</w:t>
      </w:r>
      <w:r w:rsidRPr="004A5A95">
        <w:t xml:space="preserve"> aim of user testing is to gain insights into the genuine user-product interaction, identify any chall</w:t>
      </w:r>
      <w:r>
        <w:t>enges faced, and explore solutions</w:t>
      </w:r>
      <w:r w:rsidRPr="004A5A95">
        <w:t xml:space="preserve"> to enhance the user experience. This methodology is </w:t>
      </w:r>
      <w:r w:rsidR="003C50D8" w:rsidRPr="003C50D8">
        <w:t>an irreplaceable usability practice</w:t>
      </w:r>
      <w:r w:rsidRPr="004A5A95">
        <w:t xml:space="preserve"> as it offers direct feedback on real-world system usage.</w:t>
      </w:r>
    </w:p>
    <w:p w14:paraId="7AC1C107" w14:textId="7CF04566" w:rsidR="003C50D8" w:rsidRDefault="00B33724" w:rsidP="004A5A95">
      <w:r w:rsidRPr="00B33724">
        <w:t xml:space="preserve">Due to time constraints, only a small </w:t>
      </w:r>
      <w:r w:rsidR="003C50D8">
        <w:t>group</w:t>
      </w:r>
      <w:r w:rsidRPr="00B33724">
        <w:t xml:space="preserve"> of </w:t>
      </w:r>
      <w:r>
        <w:t xml:space="preserve">ten </w:t>
      </w:r>
      <w:r w:rsidRPr="00B33724">
        <w:t xml:space="preserve">users were recruited </w:t>
      </w:r>
      <w:r w:rsidR="003C50D8" w:rsidRPr="003C50D8">
        <w:t>for usability assessment and feedba</w:t>
      </w:r>
      <w:r w:rsidR="003C50D8">
        <w:t>ck provision on the application</w:t>
      </w:r>
      <w:r>
        <w:t xml:space="preserve">. </w:t>
      </w:r>
      <w:r w:rsidR="003C50D8" w:rsidRPr="003C50D8">
        <w:t xml:space="preserve">All participants were ESL learners residing in the UK, with English proficiency ranging between intermediate to advanced. Their native languages were either Mandarin or Cantonese. The demographic spanned young adolescents to adults and encompassed a spectrum from students to working professionals. Moreover, their familiarity with computer science and ChatGPT varied. This diverse participant background </w:t>
      </w:r>
      <w:r w:rsidR="003C50D8">
        <w:t>provided</w:t>
      </w:r>
      <w:r w:rsidR="003C50D8" w:rsidRPr="003C50D8">
        <w:t xml:space="preserve"> a useful insight into how the application was perceived by users </w:t>
      </w:r>
      <w:r w:rsidR="003C50D8">
        <w:t>across different</w:t>
      </w:r>
      <w:r w:rsidR="003C50D8" w:rsidRPr="003C50D8">
        <w:t xml:space="preserve"> profiles.</w:t>
      </w:r>
    </w:p>
    <w:p w14:paraId="3A09E556" w14:textId="2941B678" w:rsidR="004A5A95" w:rsidRDefault="00B36B57" w:rsidP="004A5A95">
      <w:r>
        <w:t xml:space="preserve">Before the beginning of the test, </w:t>
      </w:r>
      <w:r w:rsidR="003C50D8" w:rsidRPr="003C50D8">
        <w:t>participants were briefed on the testing purpose, procedures, and their rights.</w:t>
      </w:r>
      <w:r w:rsidR="003C50D8">
        <w:t xml:space="preserve"> </w:t>
      </w:r>
      <w:r w:rsidR="003C50D8" w:rsidRPr="003C50D8">
        <w:t xml:space="preserve">They were presented with a series of tasks aligned </w:t>
      </w:r>
      <w:r w:rsidR="003C50D8">
        <w:t>with application requirements</w:t>
      </w:r>
      <w:r>
        <w:t>. After the participants</w:t>
      </w:r>
      <w:r w:rsidR="003C50D8">
        <w:t xml:space="preserve"> completed these tasks</w:t>
      </w:r>
      <w:r>
        <w:t xml:space="preserve">, </w:t>
      </w:r>
      <w:r w:rsidR="00B4366A">
        <w:t xml:space="preserve">a debrief session </w:t>
      </w:r>
      <w:r w:rsidR="00A90B2A">
        <w:t>was</w:t>
      </w:r>
      <w:r w:rsidR="00B4366A">
        <w:t xml:space="preserve"> arranged for them to </w:t>
      </w:r>
      <w:r w:rsidR="003C50D8" w:rsidRPr="003C50D8">
        <w:t>address a</w:t>
      </w:r>
      <w:r w:rsidR="003C50D8">
        <w:t>ny concerns and provide clarity for filling out a questionnaire</w:t>
      </w:r>
      <w:r w:rsidR="003C50D8" w:rsidRPr="003C50D8">
        <w:t>.</w:t>
      </w:r>
      <w:r w:rsidR="00B4366A">
        <w:t xml:space="preserve"> T</w:t>
      </w:r>
      <w:r w:rsidR="00A90B2A">
        <w:t xml:space="preserve">he evaluation question </w:t>
      </w:r>
      <w:r w:rsidR="003C50D8">
        <w:t>was</w:t>
      </w:r>
      <w:r w:rsidR="00A90B2A">
        <w:t xml:space="preserve"> divided into </w:t>
      </w:r>
      <w:r w:rsidR="008F261D">
        <w:t>three</w:t>
      </w:r>
      <w:r w:rsidR="00A90B2A">
        <w:t xml:space="preserve"> parts. </w:t>
      </w:r>
      <w:r w:rsidR="0057632C">
        <w:t>The first section evaluated</w:t>
      </w:r>
      <w:r w:rsidR="0057632C" w:rsidRPr="0057632C">
        <w:t xml:space="preserve"> task completion ease on a 1-5-point scale, with higher scores indicating greater ease.</w:t>
      </w:r>
      <w:r w:rsidR="00A90B2A">
        <w:t xml:space="preserve"> </w:t>
      </w:r>
      <w:r w:rsidR="0057632C" w:rsidRPr="0057632C">
        <w:t>The second segment, also on a 1-</w:t>
      </w:r>
      <w:r w:rsidR="007F34F9" w:rsidRPr="0057632C">
        <w:t>5-point</w:t>
      </w:r>
      <w:r w:rsidR="0057632C" w:rsidRPr="0057632C">
        <w:t xml:space="preserve"> scale,</w:t>
      </w:r>
      <w:r w:rsidR="0057632C">
        <w:t xml:space="preserve"> aimed </w:t>
      </w:r>
      <w:r w:rsidR="00A90B2A">
        <w:t>to understand the participants’ opinions</w:t>
      </w:r>
      <w:r w:rsidR="0057632C">
        <w:t xml:space="preserve"> about the</w:t>
      </w:r>
      <w:r w:rsidR="00A90B2A">
        <w:t xml:space="preserve"> dimensions of this application, including design appealing, </w:t>
      </w:r>
      <w:r w:rsidR="008F261D">
        <w:t xml:space="preserve">ease of use, helpfulness, </w:t>
      </w:r>
      <w:r w:rsidR="0057632C">
        <w:t>efficiency and overall</w:t>
      </w:r>
      <w:r w:rsidR="008F261D">
        <w:t xml:space="preserve"> </w:t>
      </w:r>
      <w:r w:rsidR="00A90B2A">
        <w:t>satisfaction</w:t>
      </w:r>
      <w:r w:rsidR="008F261D">
        <w:t>. The thir</w:t>
      </w:r>
      <w:r w:rsidR="0057632C">
        <w:t>d segment comprised</w:t>
      </w:r>
      <w:r w:rsidR="008F261D">
        <w:t xml:space="preserve"> two open</w:t>
      </w:r>
      <w:r w:rsidR="0057632C">
        <w:t>-ended</w:t>
      </w:r>
      <w:r w:rsidR="008F261D">
        <w:t xml:space="preserve"> questions to collect participants’ opinion about the positive feedbac</w:t>
      </w:r>
      <w:r w:rsidR="0057632C">
        <w:t>k and suggestions on this application</w:t>
      </w:r>
      <w:r w:rsidR="008F261D">
        <w:t xml:space="preserve">. The questionnaire and results are shown in Appendix </w:t>
      </w:r>
      <w:r w:rsidR="004A5A95">
        <w:t xml:space="preserve">H. </w:t>
      </w:r>
      <w:r w:rsidR="00B33724" w:rsidRPr="00B33724">
        <w:t xml:space="preserve">All data </w:t>
      </w:r>
      <w:r w:rsidR="004A5A95">
        <w:t>has been stored anonymously</w:t>
      </w:r>
      <w:r w:rsidR="0057632C">
        <w:t>. T</w:t>
      </w:r>
      <w:r w:rsidR="004A5A95">
        <w:t xml:space="preserve">he </w:t>
      </w:r>
      <w:r w:rsidR="004A5A95">
        <w:t xml:space="preserve">appropriate signed ethics checklist </w:t>
      </w:r>
      <w:r w:rsidR="0057632C">
        <w:t>is appended</w:t>
      </w:r>
      <w:r w:rsidR="004A5A95">
        <w:t xml:space="preserve"> in Appendix I</w:t>
      </w:r>
      <w:r w:rsidR="004A5A95">
        <w:t>.</w:t>
      </w:r>
    </w:p>
    <w:p w14:paraId="205ED2E9" w14:textId="4F89C35B" w:rsidR="00136A19" w:rsidRDefault="00136A19" w:rsidP="00136A19">
      <w:pPr>
        <w:pStyle w:val="2"/>
      </w:pPr>
      <w:r>
        <w:t>Evaluation</w:t>
      </w:r>
    </w:p>
    <w:p w14:paraId="0317977E" w14:textId="54BF79A2" w:rsidR="00844F57" w:rsidRDefault="00844F57" w:rsidP="00844F57">
      <w:r>
        <w:t>In the aspect of manual testing</w:t>
      </w:r>
      <w:r w:rsidR="00E0758D">
        <w:t>, most of the function test were passed successfully. However, extreme test case like long-form input data are frequently found that are not be dealt with appropriately. Other bugs, including lack of dealing with invalid URL address and buttons conflicts are also found.</w:t>
      </w:r>
    </w:p>
    <w:p w14:paraId="50AA2EA4" w14:textId="7C1280B9" w:rsidR="00E0758D" w:rsidRDefault="00E0758D" w:rsidP="00844F57">
      <w:r>
        <w:t>Regar</w:t>
      </w:r>
      <w:r w:rsidR="0091562F">
        <w:t>ding the user testing, all participants</w:t>
      </w:r>
      <w:r>
        <w:t xml:space="preserve"> gave positive comment</w:t>
      </w:r>
      <w:r w:rsidR="0091562F">
        <w:t>s</w:t>
      </w:r>
      <w:r>
        <w:t xml:space="preserve"> about the ease of implementing required tasks and overall </w:t>
      </w:r>
      <w:r w:rsidR="0091562F">
        <w:t xml:space="preserve">dimensions’ performance. They didn’t experience any bugs which seriously influence the user experiences. Meanwhile, some users expressed confusion with the </w:t>
      </w:r>
      <w:r w:rsidR="00ED30A1">
        <w:t>usage</w:t>
      </w:r>
      <w:r w:rsidR="0091562F">
        <w:t xml:space="preserve"> of speech recognition</w:t>
      </w:r>
      <w:r w:rsidR="00ED30A1">
        <w:t xml:space="preserve"> function</w:t>
      </w:r>
      <w:r w:rsidR="0091562F">
        <w:t xml:space="preserve"> and how to interact with the chatbot effectively. Some important issues </w:t>
      </w:r>
      <w:r w:rsidR="00ED30A1">
        <w:lastRenderedPageBreak/>
        <w:t>and possible solutions are</w:t>
      </w:r>
      <w:r w:rsidR="0091562F">
        <w:t xml:space="preserve"> discussed as below.</w:t>
      </w:r>
      <w:r w:rsidR="0003361A">
        <w:t xml:space="preserve"> Most of these errors had been fixed after the testing phase.</w:t>
      </w:r>
    </w:p>
    <w:p w14:paraId="7DF0A20F" w14:textId="77777777" w:rsidR="0091562F" w:rsidRDefault="0091562F" w:rsidP="00ED30A1">
      <w:pPr>
        <w:pStyle w:val="3"/>
      </w:pPr>
      <w:r>
        <w:t>Extreme Cases</w:t>
      </w:r>
    </w:p>
    <w:p w14:paraId="4DFEBBAD" w14:textId="41B563A7" w:rsidR="0091562F" w:rsidRDefault="0091562F" w:rsidP="00844F57">
      <w:r>
        <w:t>As an interactive</w:t>
      </w:r>
      <w:r w:rsidR="0071042D">
        <w:t xml:space="preserve"> application, this application requires users to input lots of data. Data validation is </w:t>
      </w:r>
      <w:r w:rsidR="00ED30A1">
        <w:t>a key aspect</w:t>
      </w:r>
      <w:r w:rsidR="0071042D">
        <w:t xml:space="preserve"> of this application. The </w:t>
      </w:r>
      <w:r w:rsidR="00ED30A1">
        <w:t>Manuel</w:t>
      </w:r>
      <w:r w:rsidR="0071042D">
        <w:t xml:space="preserve"> testing found that the application didn’t handle the large amount data input </w:t>
      </w:r>
      <w:r w:rsidR="00ED30A1">
        <w:t>(long</w:t>
      </w:r>
      <w:r w:rsidR="0071042D">
        <w:t xml:space="preserve">-form data) input in some field. For example, as for </w:t>
      </w:r>
      <w:r w:rsidR="00ED30A1">
        <w:t>O</w:t>
      </w:r>
      <w:r w:rsidR="0071042D">
        <w:t>penA</w:t>
      </w:r>
      <w:r w:rsidR="003959A6">
        <w:t>I A</w:t>
      </w:r>
      <w:r w:rsidR="0071042D">
        <w:t xml:space="preserve">PI, different model has different limitations on the number of tokens. When user send a long message to OpenAI API which </w:t>
      </w:r>
      <w:r w:rsidR="00ED30A1">
        <w:t>exceeded</w:t>
      </w:r>
      <w:r w:rsidR="0071042D">
        <w:t xml:space="preserve"> the token limits, the endpoint will send </w:t>
      </w:r>
      <w:r w:rsidR="004B1722">
        <w:t>an</w:t>
      </w:r>
      <w:r w:rsidR="0071042D">
        <w:t xml:space="preserve"> error message which is not well managed by the backend. The solution to this problem may be set a character limits in the frontend input area. Furthermore, there should be a mechanism to catch the error message from the external API.</w:t>
      </w:r>
    </w:p>
    <w:p w14:paraId="63635DE5" w14:textId="2CEC263C" w:rsidR="00ED30A1" w:rsidRDefault="00ED30A1" w:rsidP="00844F57">
      <w:r w:rsidRPr="00BE1174">
        <w:rPr>
          <w:noProof/>
        </w:rPr>
        <w:drawing>
          <wp:inline distT="0" distB="0" distL="0" distR="0" wp14:anchorId="53207BF7" wp14:editId="7A98FD7F">
            <wp:extent cx="5270500" cy="1165732"/>
            <wp:effectExtent l="0" t="0" r="6350" b="0"/>
            <wp:docPr id="5" name="图片 5" descr="C:\Users\JUSTIN\Documents\WeChat Files\wxid_sy1xs9unbbor22\FileStorage\Temp\16931901493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3190149366.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0500" cy="1165732"/>
                    </a:xfrm>
                    <a:prstGeom prst="rect">
                      <a:avLst/>
                    </a:prstGeom>
                    <a:noFill/>
                    <a:ln>
                      <a:noFill/>
                    </a:ln>
                  </pic:spPr>
                </pic:pic>
              </a:graphicData>
            </a:graphic>
          </wp:inline>
        </w:drawing>
      </w:r>
    </w:p>
    <w:p w14:paraId="7A8391A0" w14:textId="04856DF0" w:rsidR="00ED30A1" w:rsidRDefault="00ED30A1" w:rsidP="00ED30A1">
      <w:pPr>
        <w:pStyle w:val="figurecaption"/>
      </w:pPr>
      <w:r>
        <w:t xml:space="preserve">Figure 14: </w:t>
      </w:r>
      <w:r w:rsidRPr="00ED30A1">
        <w:rPr>
          <w:b w:val="0"/>
        </w:rPr>
        <w:t xml:space="preserve">Error message for </w:t>
      </w:r>
      <w:r>
        <w:rPr>
          <w:b w:val="0"/>
        </w:rPr>
        <w:t xml:space="preserve">context_length_exceeded </w:t>
      </w:r>
      <w:r w:rsidRPr="00ED30A1">
        <w:rPr>
          <w:b w:val="0"/>
        </w:rPr>
        <w:t>from OpenAI API</w:t>
      </w:r>
    </w:p>
    <w:p w14:paraId="6741A9E4" w14:textId="1F6F1A87" w:rsidR="0071042D" w:rsidRDefault="0071042D" w:rsidP="00844F57">
      <w:r>
        <w:t xml:space="preserve">Another common long-form data </w:t>
      </w:r>
      <w:r w:rsidR="00ED30A1">
        <w:t>challenge</w:t>
      </w:r>
      <w:r>
        <w:t xml:space="preserve"> is found in the study item and review item management. When the user input long-form data in the title or content area, the form will show red colour to inform the user status of error. But no error message is shown </w:t>
      </w:r>
      <w:r w:rsidR="00ED30A1">
        <w:t>to inform the user how to handle this error.</w:t>
      </w:r>
      <w:r w:rsidR="003959A6">
        <w:t xml:space="preserve"> A hint message for users to handle this error should be added.</w:t>
      </w:r>
    </w:p>
    <w:p w14:paraId="733633A2" w14:textId="6BFF2F8D" w:rsidR="0091562F" w:rsidRDefault="0091562F" w:rsidP="00ED30A1">
      <w:pPr>
        <w:pStyle w:val="3"/>
      </w:pPr>
      <w:r>
        <w:t>Button Clicking Conflict</w:t>
      </w:r>
    </w:p>
    <w:p w14:paraId="37D02870" w14:textId="7A6268F0" w:rsidR="0091562F" w:rsidRDefault="00ED30A1" w:rsidP="00844F57">
      <w:r>
        <w:t xml:space="preserve">As the loading state frequently </w:t>
      </w:r>
      <w:r w:rsidR="003959A6">
        <w:t>happens</w:t>
      </w:r>
      <w:r>
        <w:t xml:space="preserve"> for the buttons</w:t>
      </w:r>
      <w:r w:rsidR="003959A6">
        <w:t>, it is essential to test any side effect happened when clicking other buttons and the loading state button itself. Although the text input area is disabled when recording, the previous message is still saved in the text state hook and can be sent by clicking sending message button.</w:t>
      </w:r>
      <w:r>
        <w:t xml:space="preserve"> </w:t>
      </w:r>
      <w:r w:rsidR="003959A6">
        <w:t>To solve this issue, the text state hook should be set to null when the recording function is called.</w:t>
      </w:r>
    </w:p>
    <w:p w14:paraId="6C9A75A5" w14:textId="49808279" w:rsidR="0071042D" w:rsidRDefault="00ED30A1" w:rsidP="00844F57">
      <w:pPr>
        <w:pStyle w:val="3"/>
      </w:pPr>
      <w:r>
        <w:t>Voice Recognition</w:t>
      </w:r>
    </w:p>
    <w:p w14:paraId="621A2922" w14:textId="4FA15960" w:rsidR="003959A6" w:rsidRPr="003959A6" w:rsidRDefault="003959A6" w:rsidP="003959A6">
      <w:r>
        <w:t xml:space="preserve">Most of participants felt it’s hard to identify when the voice recognition ended after clicking the recording button. The recording function is set to be ended by the API automatically recognition. However, the user feel the user interface didn’t show the progress clearly. In order to solve this issue, the loading state button of recording should be changed to </w:t>
      </w:r>
      <w:r w:rsidR="0003361A">
        <w:t>stop recording icon. When recording, the user can click the stop recording icon and terminate the recording process.</w:t>
      </w:r>
    </w:p>
    <w:p w14:paraId="45418958" w14:textId="4F9CFC87" w:rsidR="0071042D" w:rsidRPr="00844F57" w:rsidRDefault="0071042D" w:rsidP="00ED30A1">
      <w:pPr>
        <w:pStyle w:val="3"/>
      </w:pPr>
      <w:r>
        <w:t>Interaction with Chatbot</w:t>
      </w:r>
    </w:p>
    <w:p w14:paraId="0D140721" w14:textId="563B8A74" w:rsidR="0057632C" w:rsidRDefault="0003361A" w:rsidP="0057632C">
      <w:r>
        <w:t xml:space="preserve">Some users who are not familiar with ChatGPT feel confused with producing effective prompts to instruct the chatbot to give the desired result. They also held unrealistic expectation about the chatbot, such as think chatbot can remember </w:t>
      </w:r>
      <w:r>
        <w:lastRenderedPageBreak/>
        <w:t>what has been discussed before or provided extreme qualified tests for them. Besides user education, a prompt manager is suggested to incorporate in the system.</w:t>
      </w:r>
    </w:p>
    <w:p w14:paraId="453B68EB" w14:textId="72CF441B" w:rsidR="0003361A" w:rsidRDefault="0003361A" w:rsidP="0003361A">
      <w:pPr>
        <w:pStyle w:val="3"/>
      </w:pPr>
      <w:r>
        <w:t>Content Display Format</w:t>
      </w:r>
    </w:p>
    <w:p w14:paraId="189A3CF4" w14:textId="3F6D8B36" w:rsidR="00F81A08" w:rsidRDefault="0003361A" w:rsidP="0057632C">
      <w:r>
        <w:t xml:space="preserve">Another issue found is the display format of review and study content. </w:t>
      </w:r>
      <w:r w:rsidR="00F81A08" w:rsidRPr="00F81A08">
        <w:t xml:space="preserve">Despite users entering their content with line breaks or in separate rows, the displayed text appears as a continuous block without respecting these line breaks. </w:t>
      </w:r>
      <w:r w:rsidR="00F81A08">
        <w:t xml:space="preserve"> The solution of formats tantalization need to be explored.</w:t>
      </w:r>
    </w:p>
    <w:p w14:paraId="1D97EC8C" w14:textId="71739AFC" w:rsidR="00F81A08" w:rsidRDefault="00F81A08" w:rsidP="0057632C">
      <w:r w:rsidRPr="008B2C73">
        <w:rPr>
          <w:noProof/>
        </w:rPr>
        <w:drawing>
          <wp:inline distT="0" distB="0" distL="0" distR="0" wp14:anchorId="0057E40E" wp14:editId="17EAAB91">
            <wp:extent cx="2308860" cy="2370760"/>
            <wp:effectExtent l="19050" t="19050" r="15240" b="10795"/>
            <wp:docPr id="14" name="图片 14" descr="C:\Users\JUSTIN\Documents\WeChat Files\wxid_sy1xs9unbbor22\FileStorage\Temp\16932079929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USTIN\Documents\WeChat Files\wxid_sy1xs9unbbor22\FileStorage\Temp\1693207992936.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40657" cy="2403409"/>
                    </a:xfrm>
                    <a:prstGeom prst="rect">
                      <a:avLst/>
                    </a:prstGeom>
                    <a:noFill/>
                    <a:ln>
                      <a:solidFill>
                        <a:schemeClr val="tx1"/>
                      </a:solidFill>
                    </a:ln>
                  </pic:spPr>
                </pic:pic>
              </a:graphicData>
            </a:graphic>
          </wp:inline>
        </w:drawing>
      </w:r>
      <w:r w:rsidRPr="0038026C">
        <w:rPr>
          <w:noProof/>
        </w:rPr>
        <w:drawing>
          <wp:inline distT="0" distB="0" distL="0" distR="0" wp14:anchorId="7E95A20F" wp14:editId="552566E1">
            <wp:extent cx="2872740" cy="1630060"/>
            <wp:effectExtent l="19050" t="19050" r="22860" b="27305"/>
            <wp:docPr id="15" name="图片 15" descr="C:\Users\JUSTIN\Documents\WeChat Files\wxid_sy1xs9unbbor22\FileStorage\Temp\16932080639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3208063949.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22222" cy="1658137"/>
                    </a:xfrm>
                    <a:prstGeom prst="rect">
                      <a:avLst/>
                    </a:prstGeom>
                    <a:noFill/>
                    <a:ln>
                      <a:solidFill>
                        <a:schemeClr val="tx1"/>
                      </a:solidFill>
                    </a:ln>
                  </pic:spPr>
                </pic:pic>
              </a:graphicData>
            </a:graphic>
          </wp:inline>
        </w:drawing>
      </w:r>
    </w:p>
    <w:p w14:paraId="1AEC173D" w14:textId="64999A58" w:rsidR="00F81A08" w:rsidRDefault="00F81A08" w:rsidP="00F81A08">
      <w:pPr>
        <w:pStyle w:val="figurecaption"/>
      </w:pPr>
      <w:r>
        <w:t>Figure 1</w:t>
      </w:r>
      <w:r>
        <w:t>5</w:t>
      </w:r>
      <w:r>
        <w:t xml:space="preserve">: </w:t>
      </w:r>
      <w:r>
        <w:rPr>
          <w:b w:val="0"/>
        </w:rPr>
        <w:t>Content Display Format</w:t>
      </w:r>
    </w:p>
    <w:p w14:paraId="7B0DB79E" w14:textId="77777777" w:rsidR="00F81A08" w:rsidRDefault="00F81A08" w:rsidP="0057632C"/>
    <w:p w14:paraId="6593017D" w14:textId="77777777" w:rsidR="00F81A08" w:rsidRDefault="00F81A08" w:rsidP="0057632C"/>
    <w:p w14:paraId="558F5647" w14:textId="77777777" w:rsidR="00ED30A1" w:rsidRPr="0057632C" w:rsidRDefault="00ED30A1" w:rsidP="0057632C"/>
    <w:p w14:paraId="2923DE91" w14:textId="250E1C1B" w:rsidR="00DE5BAB" w:rsidRPr="00DC6226" w:rsidRDefault="00E37976" w:rsidP="00DC6226">
      <w:pPr>
        <w:pStyle w:val="1"/>
      </w:pPr>
      <w:r>
        <w:br w:type="page"/>
      </w:r>
      <w:bookmarkStart w:id="26" w:name="_Toc144060629"/>
      <w:r w:rsidR="003F3EE5" w:rsidRPr="00DC6226">
        <w:lastRenderedPageBreak/>
        <w:t>Conclusion</w:t>
      </w:r>
      <w:bookmarkEnd w:id="26"/>
    </w:p>
    <w:p w14:paraId="2958FBC5" w14:textId="014191B4" w:rsidR="00F73D0F" w:rsidRDefault="00F73D0F" w:rsidP="00F73D0F"/>
    <w:p w14:paraId="4B7F6674" w14:textId="5DF44861" w:rsidR="00F73D0F" w:rsidRDefault="00F73D0F" w:rsidP="00F73D0F"/>
    <w:p w14:paraId="7F89968A" w14:textId="718E3DA3" w:rsidR="00F73D0F" w:rsidRDefault="00F73D0F" w:rsidP="00F73D0F">
      <w:r>
        <w:t xml:space="preserve">1.GPT and English learning: response time, voice template, </w:t>
      </w:r>
    </w:p>
    <w:p w14:paraId="78DF857B" w14:textId="77777777" w:rsidR="000418FE" w:rsidRPr="00F73D0F" w:rsidRDefault="000418FE" w:rsidP="00F73D0F"/>
    <w:p w14:paraId="601E1712" w14:textId="77777777" w:rsidR="00DE5BAB" w:rsidRPr="00D01157" w:rsidRDefault="00DE5BAB" w:rsidP="00DE5BAB">
      <w:pPr>
        <w:tabs>
          <w:tab w:val="left" w:pos="426"/>
        </w:tabs>
        <w:rPr>
          <w:sz w:val="20"/>
          <w:szCs w:val="20"/>
        </w:rPr>
      </w:pPr>
      <w:r>
        <w:rPr>
          <w:sz w:val="20"/>
          <w:szCs w:val="20"/>
        </w:rPr>
        <w:t>[1]</w:t>
      </w:r>
      <w:r>
        <w:rPr>
          <w:sz w:val="20"/>
          <w:szCs w:val="20"/>
        </w:rPr>
        <w:tab/>
        <w:t xml:space="preserve">C. Baier and J.-P. Katoen.  </w:t>
      </w:r>
      <w:r>
        <w:rPr>
          <w:i/>
          <w:sz w:val="20"/>
          <w:szCs w:val="20"/>
        </w:rPr>
        <w:t>Principles of Model Checking</w:t>
      </w:r>
      <w:r>
        <w:rPr>
          <w:sz w:val="20"/>
          <w:szCs w:val="20"/>
        </w:rPr>
        <w:t>.  MIT Press, 2008.</w:t>
      </w:r>
    </w:p>
    <w:p w14:paraId="7D6808CB" w14:textId="77777777" w:rsidR="00DE5BAB" w:rsidRPr="00F72F7C" w:rsidRDefault="00DE5BAB" w:rsidP="00DE5BAB">
      <w:pPr>
        <w:spacing w:before="0"/>
        <w:jc w:val="left"/>
        <w:rPr>
          <w:rFonts w:eastAsiaTheme="majorEastAsia" w:cstheme="majorBidi"/>
          <w:b/>
          <w:bCs/>
          <w:sz w:val="32"/>
          <w:szCs w:val="32"/>
        </w:rPr>
      </w:pPr>
    </w:p>
    <w:p w14:paraId="00CAEB91" w14:textId="03BBB960" w:rsidR="00E37976" w:rsidRDefault="00E37976">
      <w:pPr>
        <w:spacing w:before="0"/>
        <w:jc w:val="left"/>
        <w:rPr>
          <w:rFonts w:eastAsiaTheme="majorEastAsia" w:cstheme="majorBidi"/>
          <w:b/>
          <w:bCs/>
          <w:sz w:val="32"/>
          <w:szCs w:val="32"/>
        </w:rPr>
      </w:pPr>
    </w:p>
    <w:p w14:paraId="428C4033" w14:textId="77777777" w:rsidR="00AD5C18" w:rsidRDefault="00AD5C18" w:rsidP="00F72F7C">
      <w:pPr>
        <w:pStyle w:val="1"/>
        <w:sectPr w:rsidR="00AD5C18" w:rsidSect="005E3085">
          <w:footerReference w:type="default" r:id="rId27"/>
          <w:pgSz w:w="11900" w:h="16840"/>
          <w:pgMar w:top="1440" w:right="1800" w:bottom="1440" w:left="1800" w:header="708" w:footer="708" w:gutter="0"/>
          <w:pgNumType w:start="1"/>
          <w:cols w:space="708"/>
          <w:docGrid w:linePitch="360"/>
        </w:sectPr>
      </w:pPr>
    </w:p>
    <w:p w14:paraId="53C344FB" w14:textId="1B7715CE" w:rsidR="00E37976" w:rsidRPr="00AD5C18" w:rsidRDefault="00E37976" w:rsidP="00FA5C40">
      <w:pPr>
        <w:pStyle w:val="6"/>
      </w:pPr>
      <w:bookmarkStart w:id="27" w:name="_Toc144060630"/>
      <w:r w:rsidRPr="00AD5C18">
        <w:lastRenderedPageBreak/>
        <w:t xml:space="preserve">&lt;Name of </w:t>
      </w:r>
      <w:r w:rsidRPr="00FA5C40">
        <w:t>appendix</w:t>
      </w:r>
      <w:r w:rsidRPr="00AD5C18">
        <w:t>&gt;</w:t>
      </w:r>
      <w:bookmarkEnd w:id="27"/>
    </w:p>
    <w:p w14:paraId="2ACE9701" w14:textId="45535498" w:rsidR="00DE5BAB" w:rsidRDefault="00DE5BAB">
      <w:pPr>
        <w:spacing w:before="0"/>
        <w:jc w:val="left"/>
      </w:pPr>
      <w:r>
        <w:t>&lt;Use Heading 6 for the Appendix heading&gt;</w:t>
      </w:r>
    </w:p>
    <w:p w14:paraId="3693A944" w14:textId="4078A9CE" w:rsidR="00C50DD9" w:rsidRDefault="00C50DD9">
      <w:pPr>
        <w:spacing w:before="0"/>
        <w:jc w:val="left"/>
        <w:rPr>
          <w:rFonts w:eastAsiaTheme="majorEastAsia" w:cstheme="majorBidi"/>
          <w:b/>
          <w:bCs/>
          <w:sz w:val="32"/>
          <w:szCs w:val="32"/>
        </w:rPr>
      </w:pPr>
      <w:r>
        <w:br w:type="page"/>
      </w:r>
    </w:p>
    <w:p w14:paraId="59D1692C" w14:textId="77777777" w:rsidR="00C50DD9" w:rsidRDefault="00C50DD9" w:rsidP="00FA5C40">
      <w:pPr>
        <w:pStyle w:val="6"/>
      </w:pPr>
      <w:bookmarkStart w:id="28" w:name="_Toc144060631"/>
      <w:r>
        <w:lastRenderedPageBreak/>
        <w:t>&lt;Another appendix&gt;</w:t>
      </w:r>
      <w:bookmarkEnd w:id="28"/>
    </w:p>
    <w:p w14:paraId="11A36015" w14:textId="11177277" w:rsidR="00C50DD9" w:rsidRDefault="00C50DD9">
      <w:pPr>
        <w:spacing w:before="0"/>
        <w:jc w:val="left"/>
        <w:rPr>
          <w:rFonts w:eastAsiaTheme="majorEastAsia" w:cstheme="majorBidi"/>
          <w:b/>
          <w:bCs/>
          <w:sz w:val="32"/>
          <w:szCs w:val="32"/>
        </w:rPr>
      </w:pPr>
    </w:p>
    <w:sectPr w:rsidR="00C50DD9" w:rsidSect="005E3085">
      <w:pgSz w:w="11900" w:h="16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C75D8F" w14:textId="77777777" w:rsidR="00287EBA" w:rsidRDefault="00287EBA" w:rsidP="004F65C9">
      <w:pPr>
        <w:spacing w:before="0"/>
      </w:pPr>
      <w:r>
        <w:separator/>
      </w:r>
    </w:p>
  </w:endnote>
  <w:endnote w:type="continuationSeparator" w:id="0">
    <w:p w14:paraId="0F00F694" w14:textId="77777777" w:rsidR="00287EBA" w:rsidRDefault="00287EBA" w:rsidP="004F65C9">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Century Schoolbook">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Lucida Grande">
    <w:charset w:val="00"/>
    <w:family w:val="auto"/>
    <w:pitch w:val="variable"/>
    <w:sig w:usb0="E1000AEF" w:usb1="5000A1FF" w:usb2="00000000" w:usb3="00000000" w:csb0="000001BF" w:csb1="00000000"/>
  </w:font>
  <w:font w:name="Courier">
    <w:panose1 w:val="02070409020205020404"/>
    <w:charset w:val="00"/>
    <w:family w:val="auto"/>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7221DC" w14:textId="77777777" w:rsidR="00971E87" w:rsidRDefault="00971E87"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49A026C3" w14:textId="77777777" w:rsidR="00971E87" w:rsidRDefault="00971E87">
    <w:pPr>
      <w:pStyle w:val="a8"/>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0F2873" w14:textId="16E59E47" w:rsidR="00971E87" w:rsidRDefault="00971E87" w:rsidP="004F65C9">
    <w:pPr>
      <w:pStyle w:val="a8"/>
      <w:jc w:val="cen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933859" w14:textId="6589D7E6" w:rsidR="00971E87" w:rsidRDefault="00971E87" w:rsidP="004F65C9">
    <w:pPr>
      <w:pStyle w:val="a8"/>
      <w:jc w:val="cen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8A30BC" w14:textId="6DA43820" w:rsidR="00971E87" w:rsidRDefault="00971E87"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4B1722">
      <w:rPr>
        <w:rStyle w:val="aa"/>
        <w:noProof/>
      </w:rPr>
      <w:t>22</w:t>
    </w:r>
    <w:r>
      <w:rPr>
        <w:rStyle w:val="aa"/>
      </w:rPr>
      <w:fldChar w:fldCharType="end"/>
    </w:r>
  </w:p>
  <w:p w14:paraId="597C4CA0" w14:textId="77777777" w:rsidR="00971E87" w:rsidRDefault="00971E87" w:rsidP="004F65C9">
    <w:pPr>
      <w:pStyle w:val="a8"/>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EE5FEA" w14:textId="77777777" w:rsidR="00287EBA" w:rsidRDefault="00287EBA" w:rsidP="004F65C9">
      <w:pPr>
        <w:spacing w:before="0"/>
      </w:pPr>
      <w:r>
        <w:separator/>
      </w:r>
    </w:p>
  </w:footnote>
  <w:footnote w:type="continuationSeparator" w:id="0">
    <w:p w14:paraId="49884DE1" w14:textId="77777777" w:rsidR="00287EBA" w:rsidRDefault="00287EBA" w:rsidP="004F65C9">
      <w:pPr>
        <w:spacing w:before="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52DAEFC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D70C838"/>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2D450D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BBECF1FE"/>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EAA800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C772060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313C200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F8C5C5E"/>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460D48C"/>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DF8623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3DA988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2F7BB5"/>
    <w:multiLevelType w:val="multilevel"/>
    <w:tmpl w:val="ADECD54E"/>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479370A"/>
    <w:multiLevelType w:val="multilevel"/>
    <w:tmpl w:val="910AA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BEB2FCD"/>
    <w:multiLevelType w:val="multilevel"/>
    <w:tmpl w:val="F3409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1D602A9B"/>
    <w:multiLevelType w:val="multilevel"/>
    <w:tmpl w:val="8834B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E585BD4"/>
    <w:multiLevelType w:val="multilevel"/>
    <w:tmpl w:val="C720BEEA"/>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1F4F4CE2"/>
    <w:multiLevelType w:val="multilevel"/>
    <w:tmpl w:val="2EC0E3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BD83881"/>
    <w:multiLevelType w:val="multilevel"/>
    <w:tmpl w:val="E44E1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30CB1771"/>
    <w:multiLevelType w:val="multilevel"/>
    <w:tmpl w:val="AE4AC678"/>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33063555"/>
    <w:multiLevelType w:val="multilevel"/>
    <w:tmpl w:val="559484E6"/>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38944DBA"/>
    <w:multiLevelType w:val="multilevel"/>
    <w:tmpl w:val="627EE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3FB837C9"/>
    <w:multiLevelType w:val="multilevel"/>
    <w:tmpl w:val="C924E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42F03548"/>
    <w:multiLevelType w:val="multilevel"/>
    <w:tmpl w:val="9C3C2D94"/>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46197830"/>
    <w:multiLevelType w:val="multilevel"/>
    <w:tmpl w:val="3372FE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ADA5839"/>
    <w:multiLevelType w:val="multilevel"/>
    <w:tmpl w:val="C720BEEA"/>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4FEE280D"/>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503A1993"/>
    <w:multiLevelType w:val="multilevel"/>
    <w:tmpl w:val="98F0B6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506338B6"/>
    <w:multiLevelType w:val="multilevel"/>
    <w:tmpl w:val="65247662"/>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51D50F1F"/>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84B6DA0"/>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58E9206E"/>
    <w:multiLevelType w:val="multilevel"/>
    <w:tmpl w:val="F898695E"/>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5B1154D5"/>
    <w:multiLevelType w:val="multilevel"/>
    <w:tmpl w:val="223E05F4"/>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5B36754D"/>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5C241432"/>
    <w:multiLevelType w:val="multilevel"/>
    <w:tmpl w:val="4CB2C3B8"/>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15:restartNumberingAfterBreak="0">
    <w:nsid w:val="635630A4"/>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6BE4FDC"/>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911018F"/>
    <w:multiLevelType w:val="multilevel"/>
    <w:tmpl w:val="ADCCF89C"/>
    <w:lvl w:ilvl="0">
      <w:start w:val="1"/>
      <w:numFmt w:val="upperLetter"/>
      <w:pStyle w:val="7"/>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7"/>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6CF8410C"/>
    <w:multiLevelType w:val="multilevel"/>
    <w:tmpl w:val="5332FAE2"/>
    <w:lvl w:ilvl="0">
      <w:start w:val="1"/>
      <w:numFmt w:val="decimal"/>
      <w:pStyle w:val="1"/>
      <w:lvlText w:val="Chapter %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upperLetter"/>
      <w:pStyle w:val="6"/>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38" w15:restartNumberingAfterBreak="0">
    <w:nsid w:val="6DD73340"/>
    <w:multiLevelType w:val="multilevel"/>
    <w:tmpl w:val="E44E1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29"/>
  </w:num>
  <w:num w:numId="14">
    <w:abstractNumId w:val="28"/>
  </w:num>
  <w:num w:numId="15">
    <w:abstractNumId w:val="25"/>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3"/>
  </w:num>
  <w:num w:numId="20">
    <w:abstractNumId w:val="38"/>
  </w:num>
  <w:num w:numId="21">
    <w:abstractNumId w:val="17"/>
  </w:num>
  <w:num w:numId="22">
    <w:abstractNumId w:val="18"/>
  </w:num>
  <w:num w:numId="23">
    <w:abstractNumId w:val="16"/>
  </w:num>
  <w:num w:numId="24">
    <w:abstractNumId w:val="19"/>
  </w:num>
  <w:num w:numId="25">
    <w:abstractNumId w:val="30"/>
  </w:num>
  <w:num w:numId="26">
    <w:abstractNumId w:val="35"/>
  </w:num>
  <w:num w:numId="27">
    <w:abstractNumId w:val="27"/>
  </w:num>
  <w:num w:numId="28">
    <w:abstractNumId w:val="37"/>
  </w:num>
  <w:num w:numId="29">
    <w:abstractNumId w:val="34"/>
  </w:num>
  <w:num w:numId="30">
    <w:abstractNumId w:val="32"/>
  </w:num>
  <w:num w:numId="31">
    <w:abstractNumId w:val="36"/>
  </w:num>
  <w:num w:numId="32">
    <w:abstractNumId w:val="15"/>
  </w:num>
  <w:num w:numId="33">
    <w:abstractNumId w:val="24"/>
  </w:num>
  <w:num w:numId="34">
    <w:abstractNumId w:val="31"/>
  </w:num>
  <w:num w:numId="35">
    <w:abstractNumId w:val="22"/>
  </w:num>
  <w:num w:numId="36">
    <w:abstractNumId w:val="20"/>
  </w:num>
  <w:num w:numId="37">
    <w:abstractNumId w:val="12"/>
  </w:num>
  <w:num w:numId="38">
    <w:abstractNumId w:val="14"/>
  </w:num>
  <w:num w:numId="39">
    <w:abstractNumId w:val="23"/>
  </w:num>
  <w:num w:numId="40">
    <w:abstractNumId w:val="13"/>
  </w:num>
  <w:num w:numId="41">
    <w:abstractNumId w:val="21"/>
  </w:num>
  <w:num w:numId="42">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147A"/>
    <w:rsid w:val="000028FB"/>
    <w:rsid w:val="0003361A"/>
    <w:rsid w:val="000418FE"/>
    <w:rsid w:val="00052ACE"/>
    <w:rsid w:val="0005595F"/>
    <w:rsid w:val="00057043"/>
    <w:rsid w:val="000732AF"/>
    <w:rsid w:val="000B5C80"/>
    <w:rsid w:val="000E4DEC"/>
    <w:rsid w:val="000F3BA4"/>
    <w:rsid w:val="001143D9"/>
    <w:rsid w:val="00121747"/>
    <w:rsid w:val="00123AE7"/>
    <w:rsid w:val="00130370"/>
    <w:rsid w:val="00136A19"/>
    <w:rsid w:val="00147F45"/>
    <w:rsid w:val="00153D8D"/>
    <w:rsid w:val="00162783"/>
    <w:rsid w:val="001656FE"/>
    <w:rsid w:val="00165A28"/>
    <w:rsid w:val="00170370"/>
    <w:rsid w:val="00182AD6"/>
    <w:rsid w:val="001A4A04"/>
    <w:rsid w:val="001B6677"/>
    <w:rsid w:val="001D1E21"/>
    <w:rsid w:val="001D7836"/>
    <w:rsid w:val="001E50B0"/>
    <w:rsid w:val="001F22A7"/>
    <w:rsid w:val="001F3FC3"/>
    <w:rsid w:val="002072B9"/>
    <w:rsid w:val="00226739"/>
    <w:rsid w:val="00234621"/>
    <w:rsid w:val="002660D8"/>
    <w:rsid w:val="0027494C"/>
    <w:rsid w:val="002766CD"/>
    <w:rsid w:val="002857E3"/>
    <w:rsid w:val="00287EBA"/>
    <w:rsid w:val="00290035"/>
    <w:rsid w:val="002914D4"/>
    <w:rsid w:val="00292419"/>
    <w:rsid w:val="002B5644"/>
    <w:rsid w:val="002C0C78"/>
    <w:rsid w:val="002C30A6"/>
    <w:rsid w:val="002E4AB3"/>
    <w:rsid w:val="00303F94"/>
    <w:rsid w:val="00310112"/>
    <w:rsid w:val="00310461"/>
    <w:rsid w:val="00350A22"/>
    <w:rsid w:val="00352288"/>
    <w:rsid w:val="0035246D"/>
    <w:rsid w:val="0035443C"/>
    <w:rsid w:val="00367B4A"/>
    <w:rsid w:val="00367C32"/>
    <w:rsid w:val="00377491"/>
    <w:rsid w:val="003959A6"/>
    <w:rsid w:val="003C50D8"/>
    <w:rsid w:val="003C7525"/>
    <w:rsid w:val="003D0DE9"/>
    <w:rsid w:val="003D1B57"/>
    <w:rsid w:val="003E13C9"/>
    <w:rsid w:val="003F3EE5"/>
    <w:rsid w:val="003F6BA5"/>
    <w:rsid w:val="00414E91"/>
    <w:rsid w:val="00424BB8"/>
    <w:rsid w:val="00434E61"/>
    <w:rsid w:val="004427E2"/>
    <w:rsid w:val="00443A3D"/>
    <w:rsid w:val="00446628"/>
    <w:rsid w:val="00451EDA"/>
    <w:rsid w:val="00465DBC"/>
    <w:rsid w:val="00475F74"/>
    <w:rsid w:val="0047770E"/>
    <w:rsid w:val="00477E87"/>
    <w:rsid w:val="004821A7"/>
    <w:rsid w:val="0049081D"/>
    <w:rsid w:val="0049147A"/>
    <w:rsid w:val="004A5A95"/>
    <w:rsid w:val="004B1722"/>
    <w:rsid w:val="004C0D93"/>
    <w:rsid w:val="004C7BDC"/>
    <w:rsid w:val="004E5DDE"/>
    <w:rsid w:val="004F65C9"/>
    <w:rsid w:val="00503AFF"/>
    <w:rsid w:val="0051498C"/>
    <w:rsid w:val="005173A1"/>
    <w:rsid w:val="00530753"/>
    <w:rsid w:val="005328C1"/>
    <w:rsid w:val="00536C57"/>
    <w:rsid w:val="00547123"/>
    <w:rsid w:val="00556FFC"/>
    <w:rsid w:val="00567457"/>
    <w:rsid w:val="0057632C"/>
    <w:rsid w:val="00594544"/>
    <w:rsid w:val="005956EF"/>
    <w:rsid w:val="00596AD8"/>
    <w:rsid w:val="00596D43"/>
    <w:rsid w:val="00597AF9"/>
    <w:rsid w:val="005A46AC"/>
    <w:rsid w:val="005B2408"/>
    <w:rsid w:val="005B55FC"/>
    <w:rsid w:val="005C0A1D"/>
    <w:rsid w:val="005C29D9"/>
    <w:rsid w:val="005E02E0"/>
    <w:rsid w:val="005E0892"/>
    <w:rsid w:val="005E3085"/>
    <w:rsid w:val="00601664"/>
    <w:rsid w:val="00611CC0"/>
    <w:rsid w:val="00613076"/>
    <w:rsid w:val="00617F14"/>
    <w:rsid w:val="00632BF0"/>
    <w:rsid w:val="0064030A"/>
    <w:rsid w:val="00641064"/>
    <w:rsid w:val="00644757"/>
    <w:rsid w:val="00644885"/>
    <w:rsid w:val="00645E4F"/>
    <w:rsid w:val="006557AC"/>
    <w:rsid w:val="00655B00"/>
    <w:rsid w:val="006571A1"/>
    <w:rsid w:val="006630CC"/>
    <w:rsid w:val="006719D4"/>
    <w:rsid w:val="00676817"/>
    <w:rsid w:val="00695330"/>
    <w:rsid w:val="006B038F"/>
    <w:rsid w:val="006F1636"/>
    <w:rsid w:val="0070046D"/>
    <w:rsid w:val="0071042D"/>
    <w:rsid w:val="00730C4A"/>
    <w:rsid w:val="007419BF"/>
    <w:rsid w:val="00746802"/>
    <w:rsid w:val="0075041B"/>
    <w:rsid w:val="00751587"/>
    <w:rsid w:val="007725A2"/>
    <w:rsid w:val="0079487E"/>
    <w:rsid w:val="007A3EFF"/>
    <w:rsid w:val="007A781C"/>
    <w:rsid w:val="007C713A"/>
    <w:rsid w:val="007E6617"/>
    <w:rsid w:val="007F34F9"/>
    <w:rsid w:val="007F4DF9"/>
    <w:rsid w:val="00813843"/>
    <w:rsid w:val="008170C9"/>
    <w:rsid w:val="00834C39"/>
    <w:rsid w:val="00835FFA"/>
    <w:rsid w:val="00844F57"/>
    <w:rsid w:val="008521D5"/>
    <w:rsid w:val="0085298D"/>
    <w:rsid w:val="00853D5C"/>
    <w:rsid w:val="0086631B"/>
    <w:rsid w:val="0089402A"/>
    <w:rsid w:val="008A3361"/>
    <w:rsid w:val="008A61FF"/>
    <w:rsid w:val="008B6CA7"/>
    <w:rsid w:val="008C62C5"/>
    <w:rsid w:val="008C6463"/>
    <w:rsid w:val="008D343F"/>
    <w:rsid w:val="008D6B78"/>
    <w:rsid w:val="008D6F84"/>
    <w:rsid w:val="008E25CA"/>
    <w:rsid w:val="008E73BC"/>
    <w:rsid w:val="008F261D"/>
    <w:rsid w:val="008F5EE9"/>
    <w:rsid w:val="0091562F"/>
    <w:rsid w:val="00916607"/>
    <w:rsid w:val="00916DCD"/>
    <w:rsid w:val="009232A9"/>
    <w:rsid w:val="00923DD1"/>
    <w:rsid w:val="0094119B"/>
    <w:rsid w:val="00941791"/>
    <w:rsid w:val="00945AEC"/>
    <w:rsid w:val="00964242"/>
    <w:rsid w:val="00971E87"/>
    <w:rsid w:val="00973815"/>
    <w:rsid w:val="00974183"/>
    <w:rsid w:val="00990DFF"/>
    <w:rsid w:val="00996B8C"/>
    <w:rsid w:val="009A4BA7"/>
    <w:rsid w:val="009A5718"/>
    <w:rsid w:val="009B462B"/>
    <w:rsid w:val="009B6928"/>
    <w:rsid w:val="009B7E33"/>
    <w:rsid w:val="009C5DE5"/>
    <w:rsid w:val="009C6A3C"/>
    <w:rsid w:val="009D606D"/>
    <w:rsid w:val="009F1D93"/>
    <w:rsid w:val="009F7231"/>
    <w:rsid w:val="00A2060C"/>
    <w:rsid w:val="00A237C6"/>
    <w:rsid w:val="00A267BD"/>
    <w:rsid w:val="00A320FB"/>
    <w:rsid w:val="00A34392"/>
    <w:rsid w:val="00A43B71"/>
    <w:rsid w:val="00A529A5"/>
    <w:rsid w:val="00A90B2A"/>
    <w:rsid w:val="00A934F2"/>
    <w:rsid w:val="00A93AE3"/>
    <w:rsid w:val="00AA2654"/>
    <w:rsid w:val="00AA3837"/>
    <w:rsid w:val="00AB387C"/>
    <w:rsid w:val="00AB561A"/>
    <w:rsid w:val="00AB74CD"/>
    <w:rsid w:val="00AC658C"/>
    <w:rsid w:val="00AD5C18"/>
    <w:rsid w:val="00AE0887"/>
    <w:rsid w:val="00AE6BD7"/>
    <w:rsid w:val="00AF060F"/>
    <w:rsid w:val="00B02EF3"/>
    <w:rsid w:val="00B23A22"/>
    <w:rsid w:val="00B306AF"/>
    <w:rsid w:val="00B33724"/>
    <w:rsid w:val="00B36B57"/>
    <w:rsid w:val="00B4366A"/>
    <w:rsid w:val="00B476EB"/>
    <w:rsid w:val="00B64636"/>
    <w:rsid w:val="00B84892"/>
    <w:rsid w:val="00B84F89"/>
    <w:rsid w:val="00BC33FF"/>
    <w:rsid w:val="00BD4049"/>
    <w:rsid w:val="00BE2C02"/>
    <w:rsid w:val="00BE5B0B"/>
    <w:rsid w:val="00C07B59"/>
    <w:rsid w:val="00C178FD"/>
    <w:rsid w:val="00C41684"/>
    <w:rsid w:val="00C44420"/>
    <w:rsid w:val="00C50DD9"/>
    <w:rsid w:val="00C76889"/>
    <w:rsid w:val="00C83E1F"/>
    <w:rsid w:val="00CA23E1"/>
    <w:rsid w:val="00CB0A72"/>
    <w:rsid w:val="00CB5EBB"/>
    <w:rsid w:val="00CD5A07"/>
    <w:rsid w:val="00D01157"/>
    <w:rsid w:val="00D060E8"/>
    <w:rsid w:val="00D076F9"/>
    <w:rsid w:val="00D13E60"/>
    <w:rsid w:val="00D2433A"/>
    <w:rsid w:val="00D33BD7"/>
    <w:rsid w:val="00D62678"/>
    <w:rsid w:val="00D75477"/>
    <w:rsid w:val="00D819B4"/>
    <w:rsid w:val="00D947DA"/>
    <w:rsid w:val="00DB19B2"/>
    <w:rsid w:val="00DB4C8E"/>
    <w:rsid w:val="00DC6226"/>
    <w:rsid w:val="00DC7750"/>
    <w:rsid w:val="00DD3CF2"/>
    <w:rsid w:val="00DD5587"/>
    <w:rsid w:val="00DE0532"/>
    <w:rsid w:val="00DE262E"/>
    <w:rsid w:val="00DE5BAB"/>
    <w:rsid w:val="00DF2052"/>
    <w:rsid w:val="00DF74EA"/>
    <w:rsid w:val="00E058F4"/>
    <w:rsid w:val="00E06154"/>
    <w:rsid w:val="00E0758D"/>
    <w:rsid w:val="00E11079"/>
    <w:rsid w:val="00E37976"/>
    <w:rsid w:val="00E541F1"/>
    <w:rsid w:val="00E56A2D"/>
    <w:rsid w:val="00E6012D"/>
    <w:rsid w:val="00E73BE9"/>
    <w:rsid w:val="00E772C8"/>
    <w:rsid w:val="00E81549"/>
    <w:rsid w:val="00E81C73"/>
    <w:rsid w:val="00EB2712"/>
    <w:rsid w:val="00EB3C0E"/>
    <w:rsid w:val="00EB3D44"/>
    <w:rsid w:val="00EB50DA"/>
    <w:rsid w:val="00EC512D"/>
    <w:rsid w:val="00ED30A1"/>
    <w:rsid w:val="00EE5614"/>
    <w:rsid w:val="00EE7E7D"/>
    <w:rsid w:val="00F0152F"/>
    <w:rsid w:val="00F04B1F"/>
    <w:rsid w:val="00F149B2"/>
    <w:rsid w:val="00F17800"/>
    <w:rsid w:val="00F33AA4"/>
    <w:rsid w:val="00F35D8E"/>
    <w:rsid w:val="00F533CD"/>
    <w:rsid w:val="00F70037"/>
    <w:rsid w:val="00F72F7C"/>
    <w:rsid w:val="00F73D0F"/>
    <w:rsid w:val="00F76445"/>
    <w:rsid w:val="00F81A08"/>
    <w:rsid w:val="00F91BF8"/>
    <w:rsid w:val="00FA1BE2"/>
    <w:rsid w:val="00FA5945"/>
    <w:rsid w:val="00FA5C40"/>
    <w:rsid w:val="00FB4CF4"/>
    <w:rsid w:val="00FC70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F063F77"/>
  <w14:defaultImageDpi w14:val="300"/>
  <w15:docId w15:val="{1811E5FD-8B8A-4BED-B8E5-EA90E0471E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01157"/>
    <w:pPr>
      <w:spacing w:before="240"/>
      <w:jc w:val="both"/>
    </w:pPr>
    <w:rPr>
      <w:rFonts w:ascii="Century Schoolbook" w:hAnsi="Century Schoolbook"/>
      <w:sz w:val="22"/>
      <w:szCs w:val="22"/>
      <w:lang w:val="en-GB"/>
    </w:rPr>
  </w:style>
  <w:style w:type="paragraph" w:styleId="1">
    <w:name w:val="heading 1"/>
    <w:basedOn w:val="a"/>
    <w:next w:val="a"/>
    <w:link w:val="10"/>
    <w:uiPriority w:val="9"/>
    <w:qFormat/>
    <w:rsid w:val="00BE5B0B"/>
    <w:pPr>
      <w:keepNext/>
      <w:keepLines/>
      <w:numPr>
        <w:numId w:val="28"/>
      </w:numPr>
      <w:tabs>
        <w:tab w:val="left" w:pos="1985"/>
      </w:tabs>
      <w:spacing w:before="480" w:after="720"/>
      <w:ind w:left="431" w:hanging="431"/>
      <w:outlineLvl w:val="0"/>
    </w:pPr>
    <w:rPr>
      <w:rFonts w:eastAsiaTheme="majorEastAsia" w:cstheme="majorBidi"/>
      <w:b/>
      <w:bCs/>
      <w:sz w:val="32"/>
      <w:szCs w:val="32"/>
    </w:rPr>
  </w:style>
  <w:style w:type="paragraph" w:styleId="2">
    <w:name w:val="heading 2"/>
    <w:basedOn w:val="a"/>
    <w:next w:val="a"/>
    <w:link w:val="20"/>
    <w:uiPriority w:val="9"/>
    <w:unhideWhenUsed/>
    <w:qFormat/>
    <w:rsid w:val="00D62678"/>
    <w:pPr>
      <w:keepNext/>
      <w:keepLines/>
      <w:numPr>
        <w:ilvl w:val="1"/>
        <w:numId w:val="28"/>
      </w:numPr>
      <w:spacing w:before="360" w:after="240"/>
      <w:outlineLvl w:val="1"/>
    </w:pPr>
    <w:rPr>
      <w:rFonts w:eastAsiaTheme="majorEastAsia" w:cstheme="majorBidi"/>
      <w:b/>
      <w:bCs/>
      <w:sz w:val="28"/>
      <w:szCs w:val="26"/>
    </w:rPr>
  </w:style>
  <w:style w:type="paragraph" w:styleId="3">
    <w:name w:val="heading 3"/>
    <w:basedOn w:val="a"/>
    <w:next w:val="a"/>
    <w:link w:val="30"/>
    <w:uiPriority w:val="9"/>
    <w:unhideWhenUsed/>
    <w:qFormat/>
    <w:rsid w:val="00D62678"/>
    <w:pPr>
      <w:keepNext/>
      <w:keepLines/>
      <w:numPr>
        <w:ilvl w:val="2"/>
        <w:numId w:val="28"/>
      </w:numPr>
      <w:spacing w:before="200"/>
      <w:outlineLvl w:val="2"/>
    </w:pPr>
    <w:rPr>
      <w:rFonts w:eastAsiaTheme="majorEastAsia" w:cstheme="majorBidi"/>
      <w:b/>
      <w:bCs/>
      <w:sz w:val="24"/>
    </w:rPr>
  </w:style>
  <w:style w:type="paragraph" w:styleId="4">
    <w:name w:val="heading 4"/>
    <w:basedOn w:val="a"/>
    <w:next w:val="a"/>
    <w:link w:val="40"/>
    <w:uiPriority w:val="9"/>
    <w:semiHidden/>
    <w:unhideWhenUsed/>
    <w:qFormat/>
    <w:rsid w:val="00530753"/>
    <w:pPr>
      <w:keepNext/>
      <w:keepLines/>
      <w:numPr>
        <w:ilvl w:val="3"/>
        <w:numId w:val="28"/>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530753"/>
    <w:pPr>
      <w:keepNext/>
      <w:keepLines/>
      <w:numPr>
        <w:ilvl w:val="4"/>
        <w:numId w:val="28"/>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unhideWhenUsed/>
    <w:qFormat/>
    <w:rsid w:val="00DE5BAB"/>
    <w:pPr>
      <w:keepNext/>
      <w:keepLines/>
      <w:numPr>
        <w:ilvl w:val="5"/>
        <w:numId w:val="28"/>
      </w:numPr>
      <w:spacing w:before="320" w:after="240"/>
      <w:ind w:left="1151" w:hanging="1151"/>
      <w:outlineLvl w:val="5"/>
    </w:pPr>
    <w:rPr>
      <w:rFonts w:eastAsiaTheme="majorEastAsia" w:cstheme="majorBidi"/>
      <w:b/>
      <w:iCs/>
      <w:color w:val="243F60" w:themeColor="accent1" w:themeShade="7F"/>
      <w:sz w:val="32"/>
    </w:rPr>
  </w:style>
  <w:style w:type="paragraph" w:styleId="7">
    <w:name w:val="heading 7"/>
    <w:basedOn w:val="a0"/>
    <w:next w:val="a"/>
    <w:link w:val="70"/>
    <w:uiPriority w:val="9"/>
    <w:unhideWhenUsed/>
    <w:qFormat/>
    <w:rsid w:val="00530753"/>
    <w:pPr>
      <w:numPr>
        <w:ilvl w:val="6"/>
        <w:numId w:val="31"/>
      </w:numPr>
      <w:spacing w:before="360" w:after="240"/>
      <w:outlineLvl w:val="6"/>
    </w:pPr>
    <w:rPr>
      <w:sz w:val="26"/>
      <w:szCs w:val="26"/>
    </w:rPr>
  </w:style>
  <w:style w:type="paragraph" w:styleId="8">
    <w:name w:val="heading 8"/>
    <w:basedOn w:val="a"/>
    <w:next w:val="a"/>
    <w:link w:val="80"/>
    <w:uiPriority w:val="9"/>
    <w:semiHidden/>
    <w:unhideWhenUsed/>
    <w:qFormat/>
    <w:rsid w:val="00530753"/>
    <w:pPr>
      <w:keepNext/>
      <w:keepLines/>
      <w:numPr>
        <w:ilvl w:val="7"/>
        <w:numId w:val="28"/>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530753"/>
    <w:pPr>
      <w:keepNext/>
      <w:keepLines/>
      <w:numPr>
        <w:ilvl w:val="8"/>
        <w:numId w:val="2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alloon Text"/>
    <w:basedOn w:val="a"/>
    <w:link w:val="a5"/>
    <w:uiPriority w:val="99"/>
    <w:semiHidden/>
    <w:unhideWhenUsed/>
    <w:rsid w:val="0049147A"/>
    <w:rPr>
      <w:rFonts w:ascii="Lucida Grande" w:hAnsi="Lucida Grande" w:cs="Lucida Grande"/>
      <w:sz w:val="18"/>
      <w:szCs w:val="18"/>
    </w:rPr>
  </w:style>
  <w:style w:type="character" w:customStyle="1" w:styleId="a5">
    <w:name w:val="批注框文本 字符"/>
    <w:basedOn w:val="a1"/>
    <w:link w:val="a4"/>
    <w:uiPriority w:val="99"/>
    <w:semiHidden/>
    <w:rsid w:val="0049147A"/>
    <w:rPr>
      <w:rFonts w:ascii="Lucida Grande" w:hAnsi="Lucida Grande" w:cs="Lucida Grande"/>
      <w:sz w:val="18"/>
      <w:szCs w:val="18"/>
    </w:rPr>
  </w:style>
  <w:style w:type="character" w:customStyle="1" w:styleId="10">
    <w:name w:val="标题 1 字符"/>
    <w:basedOn w:val="a1"/>
    <w:link w:val="1"/>
    <w:uiPriority w:val="9"/>
    <w:rsid w:val="00BE5B0B"/>
    <w:rPr>
      <w:rFonts w:ascii="Century Schoolbook" w:eastAsiaTheme="majorEastAsia" w:hAnsi="Century Schoolbook" w:cstheme="majorBidi"/>
      <w:b/>
      <w:bCs/>
      <w:sz w:val="32"/>
      <w:szCs w:val="32"/>
    </w:rPr>
  </w:style>
  <w:style w:type="character" w:customStyle="1" w:styleId="20">
    <w:name w:val="标题 2 字符"/>
    <w:basedOn w:val="a1"/>
    <w:link w:val="2"/>
    <w:uiPriority w:val="9"/>
    <w:rsid w:val="00D62678"/>
    <w:rPr>
      <w:rFonts w:ascii="Century Schoolbook" w:eastAsiaTheme="majorEastAsia" w:hAnsi="Century Schoolbook" w:cstheme="majorBidi"/>
      <w:b/>
      <w:bCs/>
      <w:sz w:val="28"/>
      <w:szCs w:val="26"/>
    </w:rPr>
  </w:style>
  <w:style w:type="paragraph" w:customStyle="1" w:styleId="Fronttitle">
    <w:name w:val="Front title"/>
    <w:basedOn w:val="a"/>
    <w:qFormat/>
    <w:rsid w:val="00973815"/>
    <w:pPr>
      <w:spacing w:before="2200"/>
      <w:jc w:val="center"/>
    </w:pPr>
    <w:rPr>
      <w:b/>
      <w:sz w:val="40"/>
      <w:szCs w:val="40"/>
    </w:rPr>
  </w:style>
  <w:style w:type="paragraph" w:customStyle="1" w:styleId="Frontauthor">
    <w:name w:val="Front author"/>
    <w:basedOn w:val="a"/>
    <w:qFormat/>
    <w:rsid w:val="00973815"/>
    <w:pPr>
      <w:spacing w:before="1000"/>
      <w:jc w:val="center"/>
    </w:pPr>
    <w:rPr>
      <w:sz w:val="40"/>
      <w:szCs w:val="40"/>
    </w:rPr>
  </w:style>
  <w:style w:type="character" w:customStyle="1" w:styleId="30">
    <w:name w:val="标题 3 字符"/>
    <w:basedOn w:val="a1"/>
    <w:link w:val="3"/>
    <w:uiPriority w:val="9"/>
    <w:rsid w:val="00D62678"/>
    <w:rPr>
      <w:rFonts w:ascii="Century Schoolbook" w:eastAsiaTheme="majorEastAsia" w:hAnsi="Century Schoolbook" w:cstheme="majorBidi"/>
      <w:b/>
      <w:bCs/>
      <w:szCs w:val="22"/>
    </w:rPr>
  </w:style>
  <w:style w:type="paragraph" w:customStyle="1" w:styleId="frontaddress">
    <w:name w:val="front address"/>
    <w:basedOn w:val="a"/>
    <w:qFormat/>
    <w:rsid w:val="00973815"/>
    <w:pPr>
      <w:jc w:val="center"/>
    </w:pPr>
    <w:rPr>
      <w:sz w:val="28"/>
      <w:szCs w:val="28"/>
    </w:rPr>
  </w:style>
  <w:style w:type="paragraph" w:customStyle="1" w:styleId="Frontaddressfirstline">
    <w:name w:val="Front address first line"/>
    <w:basedOn w:val="a"/>
    <w:qFormat/>
    <w:rsid w:val="00973815"/>
    <w:pPr>
      <w:spacing w:before="1000"/>
      <w:jc w:val="center"/>
    </w:pPr>
    <w:rPr>
      <w:sz w:val="28"/>
      <w:szCs w:val="28"/>
    </w:rPr>
  </w:style>
  <w:style w:type="character" w:customStyle="1" w:styleId="40">
    <w:name w:val="标题 4 字符"/>
    <w:basedOn w:val="a1"/>
    <w:link w:val="4"/>
    <w:uiPriority w:val="9"/>
    <w:semiHidden/>
    <w:rsid w:val="00530753"/>
    <w:rPr>
      <w:rFonts w:asciiTheme="majorHAnsi" w:eastAsiaTheme="majorEastAsia" w:hAnsiTheme="majorHAnsi" w:cstheme="majorBidi"/>
      <w:b/>
      <w:bCs/>
      <w:i/>
      <w:iCs/>
      <w:color w:val="4F81BD" w:themeColor="accent1"/>
      <w:sz w:val="22"/>
      <w:szCs w:val="22"/>
    </w:rPr>
  </w:style>
  <w:style w:type="character" w:customStyle="1" w:styleId="50">
    <w:name w:val="标题 5 字符"/>
    <w:basedOn w:val="a1"/>
    <w:link w:val="5"/>
    <w:uiPriority w:val="9"/>
    <w:semiHidden/>
    <w:rsid w:val="00530753"/>
    <w:rPr>
      <w:rFonts w:asciiTheme="majorHAnsi" w:eastAsiaTheme="majorEastAsia" w:hAnsiTheme="majorHAnsi" w:cstheme="majorBidi"/>
      <w:color w:val="243F60" w:themeColor="accent1" w:themeShade="7F"/>
      <w:sz w:val="22"/>
      <w:szCs w:val="22"/>
    </w:rPr>
  </w:style>
  <w:style w:type="character" w:customStyle="1" w:styleId="60">
    <w:name w:val="标题 6 字符"/>
    <w:basedOn w:val="a1"/>
    <w:link w:val="6"/>
    <w:uiPriority w:val="9"/>
    <w:rsid w:val="00DE5BAB"/>
    <w:rPr>
      <w:rFonts w:ascii="Century Schoolbook" w:eastAsiaTheme="majorEastAsia" w:hAnsi="Century Schoolbook" w:cstheme="majorBidi"/>
      <w:b/>
      <w:iCs/>
      <w:color w:val="243F60" w:themeColor="accent1" w:themeShade="7F"/>
      <w:sz w:val="32"/>
      <w:szCs w:val="22"/>
    </w:rPr>
  </w:style>
  <w:style w:type="character" w:customStyle="1" w:styleId="70">
    <w:name w:val="标题 7 字符"/>
    <w:basedOn w:val="a1"/>
    <w:link w:val="7"/>
    <w:uiPriority w:val="9"/>
    <w:rsid w:val="00530753"/>
    <w:rPr>
      <w:rFonts w:ascii="Century Schoolbook" w:hAnsi="Century Schoolbook"/>
      <w:sz w:val="26"/>
      <w:szCs w:val="26"/>
    </w:rPr>
  </w:style>
  <w:style w:type="character" w:customStyle="1" w:styleId="80">
    <w:name w:val="标题 8 字符"/>
    <w:basedOn w:val="a1"/>
    <w:link w:val="8"/>
    <w:uiPriority w:val="9"/>
    <w:semiHidden/>
    <w:rsid w:val="00530753"/>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530753"/>
    <w:rPr>
      <w:rFonts w:asciiTheme="majorHAnsi" w:eastAsiaTheme="majorEastAsia" w:hAnsiTheme="majorHAnsi" w:cstheme="majorBidi"/>
      <w:i/>
      <w:iCs/>
      <w:color w:val="404040" w:themeColor="text1" w:themeTint="BF"/>
      <w:sz w:val="20"/>
      <w:szCs w:val="20"/>
    </w:rPr>
  </w:style>
  <w:style w:type="paragraph" w:styleId="11">
    <w:name w:val="toc 1"/>
    <w:basedOn w:val="a"/>
    <w:next w:val="a"/>
    <w:autoRedefine/>
    <w:uiPriority w:val="39"/>
    <w:unhideWhenUsed/>
    <w:rsid w:val="004F65C9"/>
    <w:pPr>
      <w:tabs>
        <w:tab w:val="left" w:pos="382"/>
        <w:tab w:val="right" w:leader="dot" w:pos="8290"/>
      </w:tabs>
      <w:jc w:val="left"/>
    </w:pPr>
    <w:rPr>
      <w:b/>
      <w:noProof/>
      <w:sz w:val="24"/>
      <w:szCs w:val="24"/>
    </w:rPr>
  </w:style>
  <w:style w:type="paragraph" w:styleId="21">
    <w:name w:val="toc 2"/>
    <w:basedOn w:val="a"/>
    <w:next w:val="a"/>
    <w:autoRedefine/>
    <w:uiPriority w:val="39"/>
    <w:unhideWhenUsed/>
    <w:rsid w:val="004F65C9"/>
    <w:pPr>
      <w:tabs>
        <w:tab w:val="left" w:pos="772"/>
        <w:tab w:val="right" w:leader="dot" w:pos="8290"/>
      </w:tabs>
      <w:spacing w:before="120"/>
      <w:ind w:left="221"/>
      <w:jc w:val="left"/>
    </w:pPr>
    <w:rPr>
      <w:rFonts w:asciiTheme="minorHAnsi" w:hAnsiTheme="minorHAnsi"/>
      <w:b/>
    </w:rPr>
  </w:style>
  <w:style w:type="paragraph" w:styleId="31">
    <w:name w:val="toc 3"/>
    <w:basedOn w:val="a"/>
    <w:next w:val="a"/>
    <w:autoRedefine/>
    <w:uiPriority w:val="39"/>
    <w:unhideWhenUsed/>
    <w:rsid w:val="00F33AA4"/>
    <w:pPr>
      <w:spacing w:before="0"/>
      <w:ind w:left="440"/>
      <w:jc w:val="left"/>
    </w:pPr>
    <w:rPr>
      <w:rFonts w:asciiTheme="minorHAnsi" w:hAnsiTheme="minorHAnsi"/>
    </w:rPr>
  </w:style>
  <w:style w:type="paragraph" w:styleId="41">
    <w:name w:val="toc 4"/>
    <w:basedOn w:val="a"/>
    <w:next w:val="a"/>
    <w:autoRedefine/>
    <w:uiPriority w:val="39"/>
    <w:unhideWhenUsed/>
    <w:rsid w:val="00F33AA4"/>
    <w:pPr>
      <w:spacing w:before="0"/>
      <w:ind w:left="660"/>
      <w:jc w:val="left"/>
    </w:pPr>
    <w:rPr>
      <w:rFonts w:asciiTheme="minorHAnsi" w:hAnsiTheme="minorHAnsi"/>
      <w:sz w:val="20"/>
      <w:szCs w:val="20"/>
    </w:rPr>
  </w:style>
  <w:style w:type="paragraph" w:styleId="51">
    <w:name w:val="toc 5"/>
    <w:basedOn w:val="a"/>
    <w:next w:val="a"/>
    <w:autoRedefine/>
    <w:uiPriority w:val="39"/>
    <w:unhideWhenUsed/>
    <w:rsid w:val="00F33AA4"/>
    <w:pPr>
      <w:spacing w:before="0"/>
      <w:ind w:left="880"/>
      <w:jc w:val="left"/>
    </w:pPr>
    <w:rPr>
      <w:rFonts w:asciiTheme="minorHAnsi" w:hAnsiTheme="minorHAnsi"/>
      <w:sz w:val="20"/>
      <w:szCs w:val="20"/>
    </w:rPr>
  </w:style>
  <w:style w:type="paragraph" w:styleId="61">
    <w:name w:val="toc 6"/>
    <w:basedOn w:val="11"/>
    <w:next w:val="a"/>
    <w:autoRedefine/>
    <w:uiPriority w:val="39"/>
    <w:unhideWhenUsed/>
    <w:rsid w:val="005956EF"/>
    <w:pPr>
      <w:tabs>
        <w:tab w:val="left" w:pos="2328"/>
      </w:tabs>
    </w:pPr>
    <w:rPr>
      <w:szCs w:val="20"/>
    </w:rPr>
  </w:style>
  <w:style w:type="paragraph" w:styleId="71">
    <w:name w:val="toc 7"/>
    <w:basedOn w:val="a"/>
    <w:next w:val="a"/>
    <w:autoRedefine/>
    <w:uiPriority w:val="39"/>
    <w:unhideWhenUsed/>
    <w:rsid w:val="00F33AA4"/>
    <w:pPr>
      <w:spacing w:before="0"/>
      <w:ind w:left="1320"/>
      <w:jc w:val="left"/>
    </w:pPr>
    <w:rPr>
      <w:rFonts w:asciiTheme="minorHAnsi" w:hAnsiTheme="minorHAnsi"/>
      <w:sz w:val="20"/>
      <w:szCs w:val="20"/>
    </w:rPr>
  </w:style>
  <w:style w:type="paragraph" w:styleId="81">
    <w:name w:val="toc 8"/>
    <w:basedOn w:val="a"/>
    <w:next w:val="a"/>
    <w:autoRedefine/>
    <w:uiPriority w:val="39"/>
    <w:unhideWhenUsed/>
    <w:rsid w:val="00F33AA4"/>
    <w:pPr>
      <w:spacing w:before="0"/>
      <w:ind w:left="1540"/>
      <w:jc w:val="left"/>
    </w:pPr>
    <w:rPr>
      <w:rFonts w:asciiTheme="minorHAnsi" w:hAnsiTheme="minorHAnsi"/>
      <w:sz w:val="20"/>
      <w:szCs w:val="20"/>
    </w:rPr>
  </w:style>
  <w:style w:type="paragraph" w:styleId="91">
    <w:name w:val="toc 9"/>
    <w:basedOn w:val="a"/>
    <w:next w:val="a"/>
    <w:autoRedefine/>
    <w:uiPriority w:val="39"/>
    <w:unhideWhenUsed/>
    <w:rsid w:val="00F33AA4"/>
    <w:pPr>
      <w:spacing w:before="0"/>
      <w:ind w:left="1760"/>
      <w:jc w:val="left"/>
    </w:pPr>
    <w:rPr>
      <w:rFonts w:asciiTheme="minorHAnsi" w:hAnsiTheme="minorHAnsi"/>
      <w:sz w:val="20"/>
      <w:szCs w:val="20"/>
    </w:rPr>
  </w:style>
  <w:style w:type="paragraph" w:styleId="a6">
    <w:name w:val="header"/>
    <w:basedOn w:val="a"/>
    <w:link w:val="a7"/>
    <w:uiPriority w:val="99"/>
    <w:unhideWhenUsed/>
    <w:rsid w:val="004F65C9"/>
    <w:pPr>
      <w:tabs>
        <w:tab w:val="center" w:pos="4320"/>
        <w:tab w:val="right" w:pos="8640"/>
      </w:tabs>
      <w:spacing w:before="0"/>
    </w:pPr>
  </w:style>
  <w:style w:type="character" w:customStyle="1" w:styleId="a7">
    <w:name w:val="页眉 字符"/>
    <w:basedOn w:val="a1"/>
    <w:link w:val="a6"/>
    <w:uiPriority w:val="99"/>
    <w:rsid w:val="004F65C9"/>
    <w:rPr>
      <w:rFonts w:ascii="Century Schoolbook" w:hAnsi="Century Schoolbook"/>
      <w:sz w:val="22"/>
      <w:szCs w:val="22"/>
    </w:rPr>
  </w:style>
  <w:style w:type="paragraph" w:styleId="a8">
    <w:name w:val="footer"/>
    <w:basedOn w:val="a"/>
    <w:link w:val="a9"/>
    <w:uiPriority w:val="99"/>
    <w:unhideWhenUsed/>
    <w:rsid w:val="004F65C9"/>
    <w:pPr>
      <w:tabs>
        <w:tab w:val="center" w:pos="4320"/>
        <w:tab w:val="right" w:pos="8640"/>
      </w:tabs>
      <w:spacing w:before="0"/>
    </w:pPr>
  </w:style>
  <w:style w:type="character" w:customStyle="1" w:styleId="a9">
    <w:name w:val="页脚 字符"/>
    <w:basedOn w:val="a1"/>
    <w:link w:val="a8"/>
    <w:uiPriority w:val="99"/>
    <w:rsid w:val="004F65C9"/>
    <w:rPr>
      <w:rFonts w:ascii="Century Schoolbook" w:hAnsi="Century Schoolbook"/>
      <w:sz w:val="22"/>
      <w:szCs w:val="22"/>
    </w:rPr>
  </w:style>
  <w:style w:type="character" w:styleId="aa">
    <w:name w:val="page number"/>
    <w:basedOn w:val="a1"/>
    <w:uiPriority w:val="99"/>
    <w:semiHidden/>
    <w:unhideWhenUsed/>
    <w:rsid w:val="004F65C9"/>
  </w:style>
  <w:style w:type="paragraph" w:customStyle="1" w:styleId="figurecaption">
    <w:name w:val="figure caption"/>
    <w:basedOn w:val="a"/>
    <w:next w:val="a"/>
    <w:qFormat/>
    <w:rsid w:val="00611CC0"/>
    <w:pPr>
      <w:spacing w:before="120"/>
      <w:jc w:val="center"/>
    </w:pPr>
    <w:rPr>
      <w:b/>
    </w:rPr>
  </w:style>
  <w:style w:type="paragraph" w:customStyle="1" w:styleId="figure">
    <w:name w:val="figure"/>
    <w:basedOn w:val="a"/>
    <w:next w:val="figurecaption"/>
    <w:qFormat/>
    <w:rsid w:val="00676817"/>
    <w:pPr>
      <w:jc w:val="center"/>
    </w:pPr>
  </w:style>
  <w:style w:type="paragraph" w:styleId="ab">
    <w:name w:val="table of figures"/>
    <w:basedOn w:val="a"/>
    <w:next w:val="a"/>
    <w:uiPriority w:val="99"/>
    <w:unhideWhenUsed/>
    <w:rsid w:val="00676817"/>
    <w:pPr>
      <w:ind w:left="440" w:hanging="440"/>
    </w:pPr>
  </w:style>
  <w:style w:type="paragraph" w:customStyle="1" w:styleId="code">
    <w:name w:val="code"/>
    <w:basedOn w:val="a"/>
    <w:qFormat/>
    <w:rsid w:val="00EE5614"/>
    <w:pPr>
      <w:tabs>
        <w:tab w:val="left" w:pos="567"/>
        <w:tab w:val="left" w:pos="851"/>
        <w:tab w:val="left" w:pos="1134"/>
        <w:tab w:val="left" w:pos="1418"/>
        <w:tab w:val="left" w:pos="1701"/>
        <w:tab w:val="left" w:pos="1985"/>
        <w:tab w:val="left" w:pos="2268"/>
        <w:tab w:val="left" w:pos="2552"/>
        <w:tab w:val="left" w:pos="2835"/>
      </w:tabs>
      <w:ind w:left="284"/>
      <w:contextualSpacing/>
    </w:pPr>
    <w:rPr>
      <w:rFonts w:ascii="Courier" w:hAnsi="Courier"/>
      <w:sz w:val="20"/>
      <w:szCs w:val="20"/>
    </w:rPr>
  </w:style>
  <w:style w:type="paragraph" w:styleId="ac">
    <w:name w:val="caption"/>
    <w:basedOn w:val="a"/>
    <w:next w:val="a"/>
    <w:uiPriority w:val="35"/>
    <w:semiHidden/>
    <w:unhideWhenUsed/>
    <w:qFormat/>
    <w:rsid w:val="00147F45"/>
    <w:pPr>
      <w:spacing w:before="120" w:after="200"/>
      <w:jc w:val="center"/>
    </w:pPr>
    <w:rPr>
      <w:b/>
      <w:bCs/>
      <w:szCs w:val="18"/>
    </w:rPr>
  </w:style>
  <w:style w:type="paragraph" w:customStyle="1" w:styleId="EarlyHeading">
    <w:name w:val="Early Heading"/>
    <w:basedOn w:val="a"/>
    <w:next w:val="a"/>
    <w:qFormat/>
    <w:rsid w:val="00D75477"/>
    <w:rPr>
      <w:b/>
      <w:sz w:val="32"/>
      <w:szCs w:val="32"/>
    </w:rPr>
  </w:style>
  <w:style w:type="paragraph" w:customStyle="1" w:styleId="Appendixheading1">
    <w:name w:val="Appendix heading 1"/>
    <w:basedOn w:val="1"/>
    <w:qFormat/>
    <w:rsid w:val="00DD5587"/>
  </w:style>
  <w:style w:type="paragraph" w:styleId="a0">
    <w:name w:val="List Paragraph"/>
    <w:basedOn w:val="a"/>
    <w:uiPriority w:val="34"/>
    <w:qFormat/>
    <w:rsid w:val="00FA5C40"/>
    <w:pPr>
      <w:ind w:left="720"/>
      <w:contextualSpacing/>
    </w:pPr>
  </w:style>
  <w:style w:type="table" w:styleId="ad">
    <w:name w:val="Table Grid"/>
    <w:basedOn w:val="a2"/>
    <w:uiPriority w:val="59"/>
    <w:rsid w:val="007504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Hyperlink"/>
    <w:basedOn w:val="a1"/>
    <w:uiPriority w:val="99"/>
    <w:unhideWhenUsed/>
    <w:rsid w:val="00A3439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606829">
      <w:bodyDiv w:val="1"/>
      <w:marLeft w:val="0"/>
      <w:marRight w:val="0"/>
      <w:marTop w:val="0"/>
      <w:marBottom w:val="0"/>
      <w:divBdr>
        <w:top w:val="none" w:sz="0" w:space="0" w:color="auto"/>
        <w:left w:val="none" w:sz="0" w:space="0" w:color="auto"/>
        <w:bottom w:val="none" w:sz="0" w:space="0" w:color="auto"/>
        <w:right w:val="none" w:sz="0" w:space="0" w:color="auto"/>
      </w:divBdr>
      <w:divsChild>
        <w:div w:id="386345085">
          <w:marLeft w:val="0"/>
          <w:marRight w:val="240"/>
          <w:marTop w:val="0"/>
          <w:marBottom w:val="0"/>
          <w:divBdr>
            <w:top w:val="none" w:sz="0" w:space="0" w:color="auto"/>
            <w:left w:val="none" w:sz="0" w:space="0" w:color="auto"/>
            <w:bottom w:val="none" w:sz="0" w:space="0" w:color="auto"/>
            <w:right w:val="none" w:sz="0" w:space="0" w:color="auto"/>
          </w:divBdr>
          <w:divsChild>
            <w:div w:id="95103940">
              <w:marLeft w:val="0"/>
              <w:marRight w:val="0"/>
              <w:marTop w:val="0"/>
              <w:marBottom w:val="0"/>
              <w:divBdr>
                <w:top w:val="none" w:sz="0" w:space="0" w:color="auto"/>
                <w:left w:val="none" w:sz="0" w:space="0" w:color="auto"/>
                <w:bottom w:val="none" w:sz="0" w:space="0" w:color="auto"/>
                <w:right w:val="none" w:sz="0" w:space="0" w:color="auto"/>
              </w:divBdr>
              <w:divsChild>
                <w:div w:id="796220543">
                  <w:marLeft w:val="0"/>
                  <w:marRight w:val="0"/>
                  <w:marTop w:val="0"/>
                  <w:marBottom w:val="0"/>
                  <w:divBdr>
                    <w:top w:val="none" w:sz="0" w:space="0" w:color="auto"/>
                    <w:left w:val="none" w:sz="0" w:space="0" w:color="auto"/>
                    <w:bottom w:val="none" w:sz="0" w:space="0" w:color="auto"/>
                    <w:right w:val="none" w:sz="0" w:space="0" w:color="auto"/>
                  </w:divBdr>
                  <w:divsChild>
                    <w:div w:id="948389634">
                      <w:marLeft w:val="0"/>
                      <w:marRight w:val="0"/>
                      <w:marTop w:val="0"/>
                      <w:marBottom w:val="0"/>
                      <w:divBdr>
                        <w:top w:val="none" w:sz="0" w:space="0" w:color="auto"/>
                        <w:left w:val="none" w:sz="0" w:space="0" w:color="auto"/>
                        <w:bottom w:val="none" w:sz="0" w:space="0" w:color="auto"/>
                        <w:right w:val="none" w:sz="0" w:space="0" w:color="auto"/>
                      </w:divBdr>
                      <w:divsChild>
                        <w:div w:id="2096321453">
                          <w:marLeft w:val="0"/>
                          <w:marRight w:val="0"/>
                          <w:marTop w:val="0"/>
                          <w:marBottom w:val="0"/>
                          <w:divBdr>
                            <w:top w:val="none" w:sz="0" w:space="0" w:color="auto"/>
                            <w:left w:val="none" w:sz="0" w:space="0" w:color="auto"/>
                            <w:bottom w:val="none" w:sz="0" w:space="0" w:color="auto"/>
                            <w:right w:val="none" w:sz="0" w:space="0" w:color="auto"/>
                          </w:divBdr>
                          <w:divsChild>
                            <w:div w:id="1639873748">
                              <w:marLeft w:val="0"/>
                              <w:marRight w:val="0"/>
                              <w:marTop w:val="0"/>
                              <w:marBottom w:val="0"/>
                              <w:divBdr>
                                <w:top w:val="none" w:sz="0" w:space="0" w:color="auto"/>
                                <w:left w:val="none" w:sz="0" w:space="0" w:color="auto"/>
                                <w:bottom w:val="none" w:sz="0" w:space="0" w:color="auto"/>
                                <w:right w:val="none" w:sz="0" w:space="0" w:color="auto"/>
                              </w:divBdr>
                              <w:divsChild>
                                <w:div w:id="122972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2841745">
      <w:bodyDiv w:val="1"/>
      <w:marLeft w:val="0"/>
      <w:marRight w:val="0"/>
      <w:marTop w:val="0"/>
      <w:marBottom w:val="0"/>
      <w:divBdr>
        <w:top w:val="none" w:sz="0" w:space="0" w:color="auto"/>
        <w:left w:val="none" w:sz="0" w:space="0" w:color="auto"/>
        <w:bottom w:val="none" w:sz="0" w:space="0" w:color="auto"/>
        <w:right w:val="none" w:sz="0" w:space="0" w:color="auto"/>
      </w:divBdr>
    </w:div>
    <w:div w:id="282810901">
      <w:bodyDiv w:val="1"/>
      <w:marLeft w:val="0"/>
      <w:marRight w:val="0"/>
      <w:marTop w:val="0"/>
      <w:marBottom w:val="0"/>
      <w:divBdr>
        <w:top w:val="none" w:sz="0" w:space="0" w:color="auto"/>
        <w:left w:val="none" w:sz="0" w:space="0" w:color="auto"/>
        <w:bottom w:val="none" w:sz="0" w:space="0" w:color="auto"/>
        <w:right w:val="none" w:sz="0" w:space="0" w:color="auto"/>
      </w:divBdr>
      <w:divsChild>
        <w:div w:id="1362247738">
          <w:marLeft w:val="0"/>
          <w:marRight w:val="0"/>
          <w:marTop w:val="0"/>
          <w:marBottom w:val="0"/>
          <w:divBdr>
            <w:top w:val="none" w:sz="0" w:space="0" w:color="auto"/>
            <w:left w:val="none" w:sz="0" w:space="0" w:color="auto"/>
            <w:bottom w:val="none" w:sz="0" w:space="0" w:color="auto"/>
            <w:right w:val="none" w:sz="0" w:space="0" w:color="auto"/>
          </w:divBdr>
          <w:divsChild>
            <w:div w:id="87157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411648">
      <w:bodyDiv w:val="1"/>
      <w:marLeft w:val="0"/>
      <w:marRight w:val="0"/>
      <w:marTop w:val="0"/>
      <w:marBottom w:val="0"/>
      <w:divBdr>
        <w:top w:val="none" w:sz="0" w:space="0" w:color="auto"/>
        <w:left w:val="none" w:sz="0" w:space="0" w:color="auto"/>
        <w:bottom w:val="none" w:sz="0" w:space="0" w:color="auto"/>
        <w:right w:val="none" w:sz="0" w:space="0" w:color="auto"/>
      </w:divBdr>
    </w:div>
    <w:div w:id="466170982">
      <w:bodyDiv w:val="1"/>
      <w:marLeft w:val="0"/>
      <w:marRight w:val="0"/>
      <w:marTop w:val="0"/>
      <w:marBottom w:val="0"/>
      <w:divBdr>
        <w:top w:val="none" w:sz="0" w:space="0" w:color="auto"/>
        <w:left w:val="none" w:sz="0" w:space="0" w:color="auto"/>
        <w:bottom w:val="none" w:sz="0" w:space="0" w:color="auto"/>
        <w:right w:val="none" w:sz="0" w:space="0" w:color="auto"/>
      </w:divBdr>
    </w:div>
    <w:div w:id="474495582">
      <w:bodyDiv w:val="1"/>
      <w:marLeft w:val="0"/>
      <w:marRight w:val="0"/>
      <w:marTop w:val="0"/>
      <w:marBottom w:val="0"/>
      <w:divBdr>
        <w:top w:val="none" w:sz="0" w:space="0" w:color="auto"/>
        <w:left w:val="none" w:sz="0" w:space="0" w:color="auto"/>
        <w:bottom w:val="none" w:sz="0" w:space="0" w:color="auto"/>
        <w:right w:val="none" w:sz="0" w:space="0" w:color="auto"/>
      </w:divBdr>
      <w:divsChild>
        <w:div w:id="221333696">
          <w:marLeft w:val="0"/>
          <w:marRight w:val="0"/>
          <w:marTop w:val="0"/>
          <w:marBottom w:val="0"/>
          <w:divBdr>
            <w:top w:val="none" w:sz="0" w:space="0" w:color="auto"/>
            <w:left w:val="none" w:sz="0" w:space="0" w:color="auto"/>
            <w:bottom w:val="none" w:sz="0" w:space="0" w:color="auto"/>
            <w:right w:val="none" w:sz="0" w:space="0" w:color="auto"/>
          </w:divBdr>
          <w:divsChild>
            <w:div w:id="793671175">
              <w:marLeft w:val="0"/>
              <w:marRight w:val="0"/>
              <w:marTop w:val="0"/>
              <w:marBottom w:val="0"/>
              <w:divBdr>
                <w:top w:val="none" w:sz="0" w:space="0" w:color="auto"/>
                <w:left w:val="none" w:sz="0" w:space="0" w:color="auto"/>
                <w:bottom w:val="none" w:sz="0" w:space="0" w:color="auto"/>
                <w:right w:val="none" w:sz="0" w:space="0" w:color="auto"/>
              </w:divBdr>
            </w:div>
            <w:div w:id="497580444">
              <w:marLeft w:val="0"/>
              <w:marRight w:val="0"/>
              <w:marTop w:val="0"/>
              <w:marBottom w:val="0"/>
              <w:divBdr>
                <w:top w:val="none" w:sz="0" w:space="0" w:color="auto"/>
                <w:left w:val="none" w:sz="0" w:space="0" w:color="auto"/>
                <w:bottom w:val="none" w:sz="0" w:space="0" w:color="auto"/>
                <w:right w:val="none" w:sz="0" w:space="0" w:color="auto"/>
              </w:divBdr>
            </w:div>
            <w:div w:id="86926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506124">
      <w:bodyDiv w:val="1"/>
      <w:marLeft w:val="0"/>
      <w:marRight w:val="0"/>
      <w:marTop w:val="0"/>
      <w:marBottom w:val="0"/>
      <w:divBdr>
        <w:top w:val="none" w:sz="0" w:space="0" w:color="auto"/>
        <w:left w:val="none" w:sz="0" w:space="0" w:color="auto"/>
        <w:bottom w:val="none" w:sz="0" w:space="0" w:color="auto"/>
        <w:right w:val="none" w:sz="0" w:space="0" w:color="auto"/>
      </w:divBdr>
    </w:div>
    <w:div w:id="948970488">
      <w:bodyDiv w:val="1"/>
      <w:marLeft w:val="0"/>
      <w:marRight w:val="0"/>
      <w:marTop w:val="0"/>
      <w:marBottom w:val="0"/>
      <w:divBdr>
        <w:top w:val="none" w:sz="0" w:space="0" w:color="auto"/>
        <w:left w:val="none" w:sz="0" w:space="0" w:color="auto"/>
        <w:bottom w:val="none" w:sz="0" w:space="0" w:color="auto"/>
        <w:right w:val="none" w:sz="0" w:space="0" w:color="auto"/>
      </w:divBdr>
      <w:divsChild>
        <w:div w:id="1244031466">
          <w:marLeft w:val="0"/>
          <w:marRight w:val="0"/>
          <w:marTop w:val="0"/>
          <w:marBottom w:val="0"/>
          <w:divBdr>
            <w:top w:val="single" w:sz="2" w:space="0" w:color="D9D9E3"/>
            <w:left w:val="single" w:sz="2" w:space="0" w:color="D9D9E3"/>
            <w:bottom w:val="single" w:sz="2" w:space="0" w:color="D9D9E3"/>
            <w:right w:val="single" w:sz="2" w:space="0" w:color="D9D9E3"/>
          </w:divBdr>
          <w:divsChild>
            <w:div w:id="1893492965">
              <w:marLeft w:val="0"/>
              <w:marRight w:val="0"/>
              <w:marTop w:val="0"/>
              <w:marBottom w:val="0"/>
              <w:divBdr>
                <w:top w:val="single" w:sz="2" w:space="0" w:color="D9D9E3"/>
                <w:left w:val="single" w:sz="2" w:space="0" w:color="D9D9E3"/>
                <w:bottom w:val="single" w:sz="2" w:space="0" w:color="D9D9E3"/>
                <w:right w:val="single" w:sz="2" w:space="0" w:color="D9D9E3"/>
              </w:divBdr>
              <w:divsChild>
                <w:div w:id="1132216678">
                  <w:marLeft w:val="0"/>
                  <w:marRight w:val="0"/>
                  <w:marTop w:val="0"/>
                  <w:marBottom w:val="0"/>
                  <w:divBdr>
                    <w:top w:val="single" w:sz="2" w:space="0" w:color="D9D9E3"/>
                    <w:left w:val="single" w:sz="2" w:space="0" w:color="D9D9E3"/>
                    <w:bottom w:val="single" w:sz="2" w:space="0" w:color="D9D9E3"/>
                    <w:right w:val="single" w:sz="2" w:space="0" w:color="D9D9E3"/>
                  </w:divBdr>
                  <w:divsChild>
                    <w:div w:id="697437270">
                      <w:marLeft w:val="0"/>
                      <w:marRight w:val="0"/>
                      <w:marTop w:val="0"/>
                      <w:marBottom w:val="0"/>
                      <w:divBdr>
                        <w:top w:val="single" w:sz="2" w:space="0" w:color="D9D9E3"/>
                        <w:left w:val="single" w:sz="2" w:space="0" w:color="D9D9E3"/>
                        <w:bottom w:val="single" w:sz="2" w:space="0" w:color="D9D9E3"/>
                        <w:right w:val="single" w:sz="2" w:space="0" w:color="D9D9E3"/>
                      </w:divBdr>
                      <w:divsChild>
                        <w:div w:id="1658607903">
                          <w:marLeft w:val="0"/>
                          <w:marRight w:val="0"/>
                          <w:marTop w:val="0"/>
                          <w:marBottom w:val="0"/>
                          <w:divBdr>
                            <w:top w:val="single" w:sz="2" w:space="0" w:color="auto"/>
                            <w:left w:val="single" w:sz="2" w:space="0" w:color="auto"/>
                            <w:bottom w:val="single" w:sz="6" w:space="0" w:color="auto"/>
                            <w:right w:val="single" w:sz="2" w:space="0" w:color="auto"/>
                          </w:divBdr>
                          <w:divsChild>
                            <w:div w:id="901718955">
                              <w:marLeft w:val="0"/>
                              <w:marRight w:val="0"/>
                              <w:marTop w:val="100"/>
                              <w:marBottom w:val="100"/>
                              <w:divBdr>
                                <w:top w:val="single" w:sz="2" w:space="0" w:color="D9D9E3"/>
                                <w:left w:val="single" w:sz="2" w:space="0" w:color="D9D9E3"/>
                                <w:bottom w:val="single" w:sz="2" w:space="0" w:color="D9D9E3"/>
                                <w:right w:val="single" w:sz="2" w:space="0" w:color="D9D9E3"/>
                              </w:divBdr>
                              <w:divsChild>
                                <w:div w:id="385026851">
                                  <w:marLeft w:val="0"/>
                                  <w:marRight w:val="0"/>
                                  <w:marTop w:val="0"/>
                                  <w:marBottom w:val="0"/>
                                  <w:divBdr>
                                    <w:top w:val="single" w:sz="2" w:space="0" w:color="D9D9E3"/>
                                    <w:left w:val="single" w:sz="2" w:space="0" w:color="D9D9E3"/>
                                    <w:bottom w:val="single" w:sz="2" w:space="0" w:color="D9D9E3"/>
                                    <w:right w:val="single" w:sz="2" w:space="0" w:color="D9D9E3"/>
                                  </w:divBdr>
                                  <w:divsChild>
                                    <w:div w:id="743839476">
                                      <w:marLeft w:val="0"/>
                                      <w:marRight w:val="0"/>
                                      <w:marTop w:val="0"/>
                                      <w:marBottom w:val="0"/>
                                      <w:divBdr>
                                        <w:top w:val="single" w:sz="2" w:space="0" w:color="D9D9E3"/>
                                        <w:left w:val="single" w:sz="2" w:space="0" w:color="D9D9E3"/>
                                        <w:bottom w:val="single" w:sz="2" w:space="0" w:color="D9D9E3"/>
                                        <w:right w:val="single" w:sz="2" w:space="0" w:color="D9D9E3"/>
                                      </w:divBdr>
                                      <w:divsChild>
                                        <w:div w:id="1054423419">
                                          <w:marLeft w:val="0"/>
                                          <w:marRight w:val="0"/>
                                          <w:marTop w:val="0"/>
                                          <w:marBottom w:val="0"/>
                                          <w:divBdr>
                                            <w:top w:val="single" w:sz="2" w:space="0" w:color="D9D9E3"/>
                                            <w:left w:val="single" w:sz="2" w:space="0" w:color="D9D9E3"/>
                                            <w:bottom w:val="single" w:sz="2" w:space="0" w:color="D9D9E3"/>
                                            <w:right w:val="single" w:sz="2" w:space="0" w:color="D9D9E3"/>
                                          </w:divBdr>
                                          <w:divsChild>
                                            <w:div w:id="14419951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93163137">
          <w:marLeft w:val="0"/>
          <w:marRight w:val="0"/>
          <w:marTop w:val="0"/>
          <w:marBottom w:val="0"/>
          <w:divBdr>
            <w:top w:val="none" w:sz="0" w:space="0" w:color="auto"/>
            <w:left w:val="none" w:sz="0" w:space="0" w:color="auto"/>
            <w:bottom w:val="none" w:sz="0" w:space="0" w:color="auto"/>
            <w:right w:val="none" w:sz="0" w:space="0" w:color="auto"/>
          </w:divBdr>
        </w:div>
      </w:divsChild>
    </w:div>
    <w:div w:id="1053433197">
      <w:bodyDiv w:val="1"/>
      <w:marLeft w:val="0"/>
      <w:marRight w:val="0"/>
      <w:marTop w:val="0"/>
      <w:marBottom w:val="0"/>
      <w:divBdr>
        <w:top w:val="none" w:sz="0" w:space="0" w:color="auto"/>
        <w:left w:val="none" w:sz="0" w:space="0" w:color="auto"/>
        <w:bottom w:val="none" w:sz="0" w:space="0" w:color="auto"/>
        <w:right w:val="none" w:sz="0" w:space="0" w:color="auto"/>
      </w:divBdr>
    </w:div>
    <w:div w:id="1134450331">
      <w:bodyDiv w:val="1"/>
      <w:marLeft w:val="0"/>
      <w:marRight w:val="0"/>
      <w:marTop w:val="0"/>
      <w:marBottom w:val="0"/>
      <w:divBdr>
        <w:top w:val="none" w:sz="0" w:space="0" w:color="auto"/>
        <w:left w:val="none" w:sz="0" w:space="0" w:color="auto"/>
        <w:bottom w:val="none" w:sz="0" w:space="0" w:color="auto"/>
        <w:right w:val="none" w:sz="0" w:space="0" w:color="auto"/>
      </w:divBdr>
      <w:divsChild>
        <w:div w:id="1635286690">
          <w:marLeft w:val="0"/>
          <w:marRight w:val="0"/>
          <w:marTop w:val="0"/>
          <w:marBottom w:val="0"/>
          <w:divBdr>
            <w:top w:val="none" w:sz="0" w:space="0" w:color="auto"/>
            <w:left w:val="none" w:sz="0" w:space="0" w:color="auto"/>
            <w:bottom w:val="none" w:sz="0" w:space="0" w:color="auto"/>
            <w:right w:val="none" w:sz="0" w:space="0" w:color="auto"/>
          </w:divBdr>
          <w:divsChild>
            <w:div w:id="4803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281141">
      <w:bodyDiv w:val="1"/>
      <w:marLeft w:val="0"/>
      <w:marRight w:val="0"/>
      <w:marTop w:val="0"/>
      <w:marBottom w:val="0"/>
      <w:divBdr>
        <w:top w:val="none" w:sz="0" w:space="0" w:color="auto"/>
        <w:left w:val="none" w:sz="0" w:space="0" w:color="auto"/>
        <w:bottom w:val="none" w:sz="0" w:space="0" w:color="auto"/>
        <w:right w:val="none" w:sz="0" w:space="0" w:color="auto"/>
      </w:divBdr>
    </w:div>
    <w:div w:id="1277324984">
      <w:bodyDiv w:val="1"/>
      <w:marLeft w:val="0"/>
      <w:marRight w:val="0"/>
      <w:marTop w:val="0"/>
      <w:marBottom w:val="0"/>
      <w:divBdr>
        <w:top w:val="none" w:sz="0" w:space="0" w:color="auto"/>
        <w:left w:val="none" w:sz="0" w:space="0" w:color="auto"/>
        <w:bottom w:val="none" w:sz="0" w:space="0" w:color="auto"/>
        <w:right w:val="none" w:sz="0" w:space="0" w:color="auto"/>
      </w:divBdr>
      <w:divsChild>
        <w:div w:id="121307628">
          <w:marLeft w:val="0"/>
          <w:marRight w:val="0"/>
          <w:marTop w:val="0"/>
          <w:marBottom w:val="0"/>
          <w:divBdr>
            <w:top w:val="none" w:sz="0" w:space="0" w:color="auto"/>
            <w:left w:val="none" w:sz="0" w:space="0" w:color="auto"/>
            <w:bottom w:val="none" w:sz="0" w:space="0" w:color="auto"/>
            <w:right w:val="none" w:sz="0" w:space="0" w:color="auto"/>
          </w:divBdr>
          <w:divsChild>
            <w:div w:id="273026699">
              <w:marLeft w:val="0"/>
              <w:marRight w:val="0"/>
              <w:marTop w:val="0"/>
              <w:marBottom w:val="0"/>
              <w:divBdr>
                <w:top w:val="none" w:sz="0" w:space="0" w:color="auto"/>
                <w:left w:val="none" w:sz="0" w:space="0" w:color="auto"/>
                <w:bottom w:val="none" w:sz="0" w:space="0" w:color="auto"/>
                <w:right w:val="none" w:sz="0" w:space="0" w:color="auto"/>
              </w:divBdr>
            </w:div>
            <w:div w:id="108473252">
              <w:marLeft w:val="0"/>
              <w:marRight w:val="0"/>
              <w:marTop w:val="0"/>
              <w:marBottom w:val="0"/>
              <w:divBdr>
                <w:top w:val="none" w:sz="0" w:space="0" w:color="auto"/>
                <w:left w:val="none" w:sz="0" w:space="0" w:color="auto"/>
                <w:bottom w:val="none" w:sz="0" w:space="0" w:color="auto"/>
                <w:right w:val="none" w:sz="0" w:space="0" w:color="auto"/>
              </w:divBdr>
            </w:div>
            <w:div w:id="918103704">
              <w:marLeft w:val="0"/>
              <w:marRight w:val="0"/>
              <w:marTop w:val="0"/>
              <w:marBottom w:val="0"/>
              <w:divBdr>
                <w:top w:val="none" w:sz="0" w:space="0" w:color="auto"/>
                <w:left w:val="none" w:sz="0" w:space="0" w:color="auto"/>
                <w:bottom w:val="none" w:sz="0" w:space="0" w:color="auto"/>
                <w:right w:val="none" w:sz="0" w:space="0" w:color="auto"/>
              </w:divBdr>
            </w:div>
            <w:div w:id="967317294">
              <w:marLeft w:val="0"/>
              <w:marRight w:val="0"/>
              <w:marTop w:val="0"/>
              <w:marBottom w:val="0"/>
              <w:divBdr>
                <w:top w:val="none" w:sz="0" w:space="0" w:color="auto"/>
                <w:left w:val="none" w:sz="0" w:space="0" w:color="auto"/>
                <w:bottom w:val="none" w:sz="0" w:space="0" w:color="auto"/>
                <w:right w:val="none" w:sz="0" w:space="0" w:color="auto"/>
              </w:divBdr>
            </w:div>
            <w:div w:id="1118530734">
              <w:marLeft w:val="0"/>
              <w:marRight w:val="0"/>
              <w:marTop w:val="0"/>
              <w:marBottom w:val="0"/>
              <w:divBdr>
                <w:top w:val="none" w:sz="0" w:space="0" w:color="auto"/>
                <w:left w:val="none" w:sz="0" w:space="0" w:color="auto"/>
                <w:bottom w:val="none" w:sz="0" w:space="0" w:color="auto"/>
                <w:right w:val="none" w:sz="0" w:space="0" w:color="auto"/>
              </w:divBdr>
            </w:div>
            <w:div w:id="1978758600">
              <w:marLeft w:val="0"/>
              <w:marRight w:val="0"/>
              <w:marTop w:val="0"/>
              <w:marBottom w:val="0"/>
              <w:divBdr>
                <w:top w:val="none" w:sz="0" w:space="0" w:color="auto"/>
                <w:left w:val="none" w:sz="0" w:space="0" w:color="auto"/>
                <w:bottom w:val="none" w:sz="0" w:space="0" w:color="auto"/>
                <w:right w:val="none" w:sz="0" w:space="0" w:color="auto"/>
              </w:divBdr>
            </w:div>
            <w:div w:id="462969910">
              <w:marLeft w:val="0"/>
              <w:marRight w:val="0"/>
              <w:marTop w:val="0"/>
              <w:marBottom w:val="0"/>
              <w:divBdr>
                <w:top w:val="none" w:sz="0" w:space="0" w:color="auto"/>
                <w:left w:val="none" w:sz="0" w:space="0" w:color="auto"/>
                <w:bottom w:val="none" w:sz="0" w:space="0" w:color="auto"/>
                <w:right w:val="none" w:sz="0" w:space="0" w:color="auto"/>
              </w:divBdr>
            </w:div>
            <w:div w:id="354577998">
              <w:marLeft w:val="0"/>
              <w:marRight w:val="0"/>
              <w:marTop w:val="0"/>
              <w:marBottom w:val="0"/>
              <w:divBdr>
                <w:top w:val="none" w:sz="0" w:space="0" w:color="auto"/>
                <w:left w:val="none" w:sz="0" w:space="0" w:color="auto"/>
                <w:bottom w:val="none" w:sz="0" w:space="0" w:color="auto"/>
                <w:right w:val="none" w:sz="0" w:space="0" w:color="auto"/>
              </w:divBdr>
            </w:div>
            <w:div w:id="156483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758247">
      <w:bodyDiv w:val="1"/>
      <w:marLeft w:val="0"/>
      <w:marRight w:val="0"/>
      <w:marTop w:val="0"/>
      <w:marBottom w:val="0"/>
      <w:divBdr>
        <w:top w:val="none" w:sz="0" w:space="0" w:color="auto"/>
        <w:left w:val="none" w:sz="0" w:space="0" w:color="auto"/>
        <w:bottom w:val="none" w:sz="0" w:space="0" w:color="auto"/>
        <w:right w:val="none" w:sz="0" w:space="0" w:color="auto"/>
      </w:divBdr>
    </w:div>
    <w:div w:id="1411536181">
      <w:bodyDiv w:val="1"/>
      <w:marLeft w:val="0"/>
      <w:marRight w:val="0"/>
      <w:marTop w:val="0"/>
      <w:marBottom w:val="0"/>
      <w:divBdr>
        <w:top w:val="none" w:sz="0" w:space="0" w:color="auto"/>
        <w:left w:val="none" w:sz="0" w:space="0" w:color="auto"/>
        <w:bottom w:val="none" w:sz="0" w:space="0" w:color="auto"/>
        <w:right w:val="none" w:sz="0" w:space="0" w:color="auto"/>
      </w:divBdr>
      <w:divsChild>
        <w:div w:id="297758406">
          <w:marLeft w:val="0"/>
          <w:marRight w:val="0"/>
          <w:marTop w:val="0"/>
          <w:marBottom w:val="0"/>
          <w:divBdr>
            <w:top w:val="none" w:sz="0" w:space="0" w:color="auto"/>
            <w:left w:val="none" w:sz="0" w:space="0" w:color="auto"/>
            <w:bottom w:val="none" w:sz="0" w:space="0" w:color="auto"/>
            <w:right w:val="none" w:sz="0" w:space="0" w:color="auto"/>
          </w:divBdr>
          <w:divsChild>
            <w:div w:id="2041776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159165">
      <w:bodyDiv w:val="1"/>
      <w:marLeft w:val="0"/>
      <w:marRight w:val="0"/>
      <w:marTop w:val="0"/>
      <w:marBottom w:val="0"/>
      <w:divBdr>
        <w:top w:val="none" w:sz="0" w:space="0" w:color="auto"/>
        <w:left w:val="none" w:sz="0" w:space="0" w:color="auto"/>
        <w:bottom w:val="none" w:sz="0" w:space="0" w:color="auto"/>
        <w:right w:val="none" w:sz="0" w:space="0" w:color="auto"/>
      </w:divBdr>
    </w:div>
    <w:div w:id="1912227358">
      <w:bodyDiv w:val="1"/>
      <w:marLeft w:val="0"/>
      <w:marRight w:val="0"/>
      <w:marTop w:val="0"/>
      <w:marBottom w:val="0"/>
      <w:divBdr>
        <w:top w:val="none" w:sz="0" w:space="0" w:color="auto"/>
        <w:left w:val="none" w:sz="0" w:space="0" w:color="auto"/>
        <w:bottom w:val="none" w:sz="0" w:space="0" w:color="auto"/>
        <w:right w:val="none" w:sz="0" w:space="0" w:color="auto"/>
      </w:divBdr>
    </w:div>
    <w:div w:id="1953510772">
      <w:bodyDiv w:val="1"/>
      <w:marLeft w:val="0"/>
      <w:marRight w:val="0"/>
      <w:marTop w:val="0"/>
      <w:marBottom w:val="0"/>
      <w:divBdr>
        <w:top w:val="none" w:sz="0" w:space="0" w:color="auto"/>
        <w:left w:val="none" w:sz="0" w:space="0" w:color="auto"/>
        <w:bottom w:val="none" w:sz="0" w:space="0" w:color="auto"/>
        <w:right w:val="none" w:sz="0" w:space="0" w:color="auto"/>
      </w:divBdr>
      <w:divsChild>
        <w:div w:id="392504078">
          <w:marLeft w:val="0"/>
          <w:marRight w:val="0"/>
          <w:marTop w:val="0"/>
          <w:marBottom w:val="0"/>
          <w:divBdr>
            <w:top w:val="none" w:sz="0" w:space="0" w:color="auto"/>
            <w:left w:val="none" w:sz="0" w:space="0" w:color="auto"/>
            <w:bottom w:val="none" w:sz="0" w:space="0" w:color="auto"/>
            <w:right w:val="none" w:sz="0" w:space="0" w:color="auto"/>
          </w:divBdr>
          <w:divsChild>
            <w:div w:id="2133283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358558">
      <w:bodyDiv w:val="1"/>
      <w:marLeft w:val="0"/>
      <w:marRight w:val="0"/>
      <w:marTop w:val="0"/>
      <w:marBottom w:val="0"/>
      <w:divBdr>
        <w:top w:val="none" w:sz="0" w:space="0" w:color="auto"/>
        <w:left w:val="none" w:sz="0" w:space="0" w:color="auto"/>
        <w:bottom w:val="none" w:sz="0" w:space="0" w:color="auto"/>
        <w:right w:val="none" w:sz="0" w:space="0" w:color="auto"/>
      </w:divBdr>
      <w:divsChild>
        <w:div w:id="869143817">
          <w:marLeft w:val="0"/>
          <w:marRight w:val="0"/>
          <w:marTop w:val="0"/>
          <w:marBottom w:val="0"/>
          <w:divBdr>
            <w:top w:val="none" w:sz="0" w:space="0" w:color="auto"/>
            <w:left w:val="none" w:sz="0" w:space="0" w:color="auto"/>
            <w:bottom w:val="none" w:sz="0" w:space="0" w:color="auto"/>
            <w:right w:val="none" w:sz="0" w:space="0" w:color="auto"/>
          </w:divBdr>
          <w:divsChild>
            <w:div w:id="132928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9097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D16D6F-4BFF-4001-B690-EE1895585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9</TotalTime>
  <Pages>33</Pages>
  <Words>16322</Words>
  <Characters>93039</Characters>
  <Application>Microsoft Office Word</Application>
  <DocSecurity>0</DocSecurity>
  <Lines>775</Lines>
  <Paragraphs>218</Paragraphs>
  <ScaleCrop>false</ScaleCrop>
  <Company>Computing science</Company>
  <LinksUpToDate>false</LinksUpToDate>
  <CharactersWithSpaces>109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tin Cutts</dc:creator>
  <cp:keywords/>
  <dc:description/>
  <cp:lastModifiedBy>JUSTIN</cp:lastModifiedBy>
  <cp:revision>109</cp:revision>
  <dcterms:created xsi:type="dcterms:W3CDTF">2013-08-02T15:09:00Z</dcterms:created>
  <dcterms:modified xsi:type="dcterms:W3CDTF">2023-08-28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ceb1b008dd070a1fee83137ec01dd69fc7bc4f9b06ec7736112f5e50902fa4a</vt:lpwstr>
  </property>
  <property fmtid="{D5CDD505-2E9C-101B-9397-08002B2CF9AE}" pid="3" name="ZOTERO_PREF_1">
    <vt:lpwstr>&lt;data data-version="3" zotero-version="6.0.26"&gt;&lt;session id="p0ZDnG0O"/&gt;&lt;style id="http://www.zotero.org/styles/harvard-cite-them-right" hasBibliography="1" bibliographyStyleHasBeenSet="0"/&gt;&lt;prefs&gt;&lt;pref name="fieldType" value="Field"/&gt;&lt;/prefs&gt;&lt;/data&gt;</vt:lpwstr>
  </property>
</Properties>
</file>